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320239" w14:textId="114B919E"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sz w:val="24"/>
          <w:szCs w:val="24"/>
        </w:rPr>
        <w:t>PR</w:t>
      </w:r>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OS</w:t>
      </w:r>
      <w:r w:rsidRPr="004A3641">
        <w:rPr>
          <w:rFonts w:ascii="Times New Roman" w:hAnsi="Times New Roman" w:cs="Times New Roman"/>
          <w:b/>
          <w:bCs/>
          <w:spacing w:val="-1"/>
          <w:sz w:val="24"/>
          <w:szCs w:val="24"/>
        </w:rPr>
        <w:t>A</w:t>
      </w:r>
      <w:r w:rsidRPr="004A3641">
        <w:rPr>
          <w:rFonts w:ascii="Times New Roman" w:hAnsi="Times New Roman" w:cs="Times New Roman"/>
          <w:b/>
          <w:bCs/>
          <w:sz w:val="24"/>
          <w:szCs w:val="24"/>
        </w:rPr>
        <w:t>L S</w:t>
      </w:r>
      <w:r w:rsidRPr="004A3641">
        <w:rPr>
          <w:rFonts w:ascii="Times New Roman" w:hAnsi="Times New Roman" w:cs="Times New Roman"/>
          <w:b/>
          <w:bCs/>
          <w:spacing w:val="-1"/>
          <w:sz w:val="24"/>
          <w:szCs w:val="24"/>
        </w:rPr>
        <w:t>KR</w:t>
      </w:r>
      <w:r w:rsidRPr="004A3641">
        <w:rPr>
          <w:rFonts w:ascii="Times New Roman" w:hAnsi="Times New Roman" w:cs="Times New Roman"/>
          <w:b/>
          <w:bCs/>
          <w:spacing w:val="1"/>
          <w:sz w:val="24"/>
          <w:szCs w:val="24"/>
        </w:rPr>
        <w:t>I</w:t>
      </w:r>
      <w:r w:rsidRPr="004A3641">
        <w:rPr>
          <w:rFonts w:ascii="Times New Roman" w:hAnsi="Times New Roman" w:cs="Times New Roman"/>
          <w:b/>
          <w:bCs/>
          <w:spacing w:val="-1"/>
          <w:sz w:val="24"/>
          <w:szCs w:val="24"/>
        </w:rPr>
        <w:t>P</w:t>
      </w:r>
      <w:r w:rsidRPr="004A3641">
        <w:rPr>
          <w:rFonts w:ascii="Times New Roman" w:hAnsi="Times New Roman" w:cs="Times New Roman"/>
          <w:b/>
          <w:bCs/>
          <w:sz w:val="24"/>
          <w:szCs w:val="24"/>
        </w:rPr>
        <w:t>SI</w:t>
      </w:r>
    </w:p>
    <w:p w14:paraId="1066B895" w14:textId="6F9C79D7" w:rsidR="00CC4475" w:rsidRPr="004A3641" w:rsidRDefault="00CC4475" w:rsidP="00F90E38">
      <w:pPr>
        <w:widowControl w:val="0"/>
        <w:autoSpaceDE w:val="0"/>
        <w:autoSpaceDN w:val="0"/>
        <w:adjustRightInd w:val="0"/>
        <w:spacing w:after="0" w:line="360" w:lineRule="auto"/>
        <w:jc w:val="center"/>
        <w:rPr>
          <w:rFonts w:ascii="Times New Roman" w:hAnsi="Times New Roman" w:cs="Times New Roman"/>
          <w:sz w:val="24"/>
          <w:szCs w:val="24"/>
        </w:rPr>
      </w:pPr>
    </w:p>
    <w:p w14:paraId="4FC3D4D0" w14:textId="546B72EA"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66BDFC51" w14:textId="575761AB" w:rsidR="00CC4475" w:rsidRPr="004A3641" w:rsidRDefault="00CC4475" w:rsidP="00584785">
      <w:pPr>
        <w:widowControl w:val="0"/>
        <w:autoSpaceDE w:val="0"/>
        <w:autoSpaceDN w:val="0"/>
        <w:adjustRightInd w:val="0"/>
        <w:spacing w:after="0" w:line="360" w:lineRule="auto"/>
        <w:ind w:right="-20"/>
        <w:jc w:val="both"/>
        <w:rPr>
          <w:rFonts w:ascii="Times New Roman" w:hAnsi="Times New Roman" w:cs="Times New Roman"/>
          <w:sz w:val="24"/>
          <w:szCs w:val="24"/>
        </w:rPr>
      </w:pPr>
    </w:p>
    <w:p w14:paraId="2185946E"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1C9C141C" w14:textId="6141FD1D"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2ABC28FA" w14:textId="60FB2B5C"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r w:rsidRPr="004A3641">
        <w:rPr>
          <w:rFonts w:ascii="Times New Roman" w:hAnsi="Times New Roman" w:cs="Times New Roman"/>
          <w:noProof/>
          <w:sz w:val="24"/>
          <w:szCs w:val="24"/>
        </w:rPr>
        <w:drawing>
          <wp:anchor distT="0" distB="0" distL="114300" distR="114300" simplePos="0" relativeHeight="251658240" behindDoc="0" locked="0" layoutInCell="1" allowOverlap="1" wp14:anchorId="79D6406B" wp14:editId="1EBB44D0">
            <wp:simplePos x="0" y="0"/>
            <wp:positionH relativeFrom="margin">
              <wp:align>center</wp:align>
            </wp:positionH>
            <wp:positionV relativeFrom="paragraph">
              <wp:posOffset>11430</wp:posOffset>
            </wp:positionV>
            <wp:extent cx="1809750" cy="180975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anchor>
        </w:drawing>
      </w:r>
    </w:p>
    <w:p w14:paraId="7D0386EF" w14:textId="65EE7E8E"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979FEBB" w14:textId="282E0A0D"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9445E75" w14:textId="1EE857CB"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527CBD71" w14:textId="167C88D2"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4299A1ED" w14:textId="1AE5DF6F"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7FB97319" w14:textId="088174C1"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F7CB825"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3EB11532"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2A86EA05" w14:textId="77777777"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z w:val="24"/>
          <w:szCs w:val="24"/>
        </w:rPr>
        <w:t>O</w:t>
      </w:r>
      <w:r w:rsidRPr="004A3641">
        <w:rPr>
          <w:rFonts w:ascii="Times New Roman" w:hAnsi="Times New Roman" w:cs="Times New Roman"/>
          <w:b/>
          <w:bCs/>
          <w:spacing w:val="1"/>
          <w:sz w:val="24"/>
          <w:szCs w:val="24"/>
        </w:rPr>
        <w:t>l</w:t>
      </w:r>
      <w:r w:rsidRPr="004A3641">
        <w:rPr>
          <w:rFonts w:ascii="Times New Roman" w:hAnsi="Times New Roman" w:cs="Times New Roman"/>
          <w:b/>
          <w:bCs/>
          <w:sz w:val="24"/>
          <w:szCs w:val="24"/>
        </w:rPr>
        <w:t>eh :</w:t>
      </w:r>
    </w:p>
    <w:p w14:paraId="31ACBDB7" w14:textId="77777777" w:rsidR="00CC4475" w:rsidRPr="004A3641" w:rsidRDefault="00CC4475" w:rsidP="00F90E38">
      <w:pPr>
        <w:widowControl w:val="0"/>
        <w:autoSpaceDE w:val="0"/>
        <w:autoSpaceDN w:val="0"/>
        <w:adjustRightInd w:val="0"/>
        <w:spacing w:after="0" w:line="360" w:lineRule="auto"/>
        <w:jc w:val="center"/>
        <w:rPr>
          <w:rFonts w:ascii="Times New Roman" w:hAnsi="Times New Roman" w:cs="Times New Roman"/>
          <w:sz w:val="24"/>
          <w:szCs w:val="24"/>
        </w:rPr>
      </w:pPr>
    </w:p>
    <w:p w14:paraId="7CD79C2B" w14:textId="2CC11A50" w:rsidR="003110B5" w:rsidRPr="004A3641" w:rsidRDefault="003110B5" w:rsidP="00F90E38">
      <w:pPr>
        <w:widowControl w:val="0"/>
        <w:autoSpaceDE w:val="0"/>
        <w:autoSpaceDN w:val="0"/>
        <w:adjustRightInd w:val="0"/>
        <w:spacing w:after="0" w:line="360" w:lineRule="auto"/>
        <w:ind w:right="4"/>
        <w:jc w:val="center"/>
        <w:rPr>
          <w:rFonts w:ascii="Times New Roman" w:hAnsi="Times New Roman" w:cs="Times New Roman"/>
          <w:b/>
          <w:bCs/>
          <w:position w:val="-1"/>
          <w:sz w:val="24"/>
          <w:szCs w:val="24"/>
        </w:rPr>
      </w:pPr>
      <w:r w:rsidRPr="004A3641">
        <w:rPr>
          <w:rFonts w:ascii="Times New Roman" w:hAnsi="Times New Roman" w:cs="Times New Roman"/>
          <w:b/>
          <w:bCs/>
          <w:spacing w:val="-1"/>
          <w:position w:val="-1"/>
          <w:sz w:val="24"/>
          <w:szCs w:val="24"/>
        </w:rPr>
        <w:t>Abdul Mukti Nurrohman</w:t>
      </w:r>
    </w:p>
    <w:p w14:paraId="4AF6F1A4" w14:textId="2D99B593" w:rsidR="00CC4475" w:rsidRPr="004A3641" w:rsidRDefault="00CC4475" w:rsidP="00F90E38">
      <w:pPr>
        <w:widowControl w:val="0"/>
        <w:autoSpaceDE w:val="0"/>
        <w:autoSpaceDN w:val="0"/>
        <w:adjustRightInd w:val="0"/>
        <w:spacing w:after="0" w:line="360" w:lineRule="auto"/>
        <w:ind w:right="4"/>
        <w:jc w:val="center"/>
        <w:rPr>
          <w:rFonts w:ascii="Times New Roman" w:hAnsi="Times New Roman" w:cs="Times New Roman"/>
          <w:sz w:val="24"/>
          <w:szCs w:val="24"/>
        </w:rPr>
      </w:pP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60</w:t>
      </w:r>
      <w:r w:rsidRPr="004A3641">
        <w:rPr>
          <w:rFonts w:ascii="Times New Roman" w:hAnsi="Times New Roman" w:cs="Times New Roman"/>
          <w:b/>
          <w:bCs/>
          <w:spacing w:val="1"/>
          <w:position w:val="-1"/>
          <w:sz w:val="24"/>
          <w:szCs w:val="24"/>
        </w:rPr>
        <w:t>4</w:t>
      </w:r>
      <w:r w:rsidRPr="004A3641">
        <w:rPr>
          <w:rFonts w:ascii="Times New Roman" w:hAnsi="Times New Roman" w:cs="Times New Roman"/>
          <w:b/>
          <w:bCs/>
          <w:spacing w:val="-1"/>
          <w:position w:val="-1"/>
          <w:sz w:val="24"/>
          <w:szCs w:val="24"/>
        </w:rPr>
        <w:t>11</w:t>
      </w:r>
      <w:r w:rsidRPr="004A3641">
        <w:rPr>
          <w:rFonts w:ascii="Times New Roman" w:hAnsi="Times New Roman" w:cs="Times New Roman"/>
          <w:b/>
          <w:bCs/>
          <w:spacing w:val="1"/>
          <w:position w:val="-1"/>
          <w:sz w:val="24"/>
          <w:szCs w:val="24"/>
        </w:rPr>
        <w:t>1</w:t>
      </w:r>
      <w:r w:rsidRPr="004A3641">
        <w:rPr>
          <w:rFonts w:ascii="Times New Roman" w:hAnsi="Times New Roman" w:cs="Times New Roman"/>
          <w:b/>
          <w:bCs/>
          <w:spacing w:val="-1"/>
          <w:position w:val="-1"/>
          <w:sz w:val="24"/>
          <w:szCs w:val="24"/>
        </w:rPr>
        <w:t>00</w:t>
      </w:r>
      <w:r w:rsidRPr="004A3641">
        <w:rPr>
          <w:rFonts w:ascii="Times New Roman" w:hAnsi="Times New Roman" w:cs="Times New Roman"/>
          <w:b/>
          <w:bCs/>
          <w:spacing w:val="1"/>
          <w:position w:val="-1"/>
          <w:sz w:val="24"/>
          <w:szCs w:val="24"/>
        </w:rPr>
        <w:t>0</w:t>
      </w:r>
      <w:r w:rsidRPr="004A3641">
        <w:rPr>
          <w:rFonts w:ascii="Times New Roman" w:hAnsi="Times New Roman" w:cs="Times New Roman"/>
          <w:b/>
          <w:bCs/>
          <w:spacing w:val="-1"/>
          <w:position w:val="-1"/>
          <w:sz w:val="24"/>
          <w:szCs w:val="24"/>
        </w:rPr>
        <w:t>82</w:t>
      </w:r>
    </w:p>
    <w:p w14:paraId="3EF1C316" w14:textId="77777777"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tbl>
      <w:tblPr>
        <w:tblW w:w="9912" w:type="dxa"/>
        <w:tblInd w:w="101" w:type="dxa"/>
        <w:tblLayout w:type="fixed"/>
        <w:tblCellMar>
          <w:left w:w="0" w:type="dxa"/>
          <w:right w:w="0" w:type="dxa"/>
        </w:tblCellMar>
        <w:tblLook w:val="0000" w:firstRow="0" w:lastRow="0" w:firstColumn="0" w:lastColumn="0" w:noHBand="0" w:noVBand="0"/>
      </w:tblPr>
      <w:tblGrid>
        <w:gridCol w:w="2531"/>
        <w:gridCol w:w="296"/>
        <w:gridCol w:w="3593"/>
        <w:gridCol w:w="3492"/>
      </w:tblGrid>
      <w:tr w:rsidR="004A3641" w:rsidRPr="004A3641" w14:paraId="394FE8BC" w14:textId="77777777" w:rsidTr="006D21EC">
        <w:trPr>
          <w:trHeight w:hRule="exact" w:val="590"/>
        </w:trPr>
        <w:tc>
          <w:tcPr>
            <w:tcW w:w="2531" w:type="dxa"/>
            <w:shd w:val="clear" w:color="auto" w:fill="auto"/>
          </w:tcPr>
          <w:p w14:paraId="5BD5ED05" w14:textId="77777777" w:rsidR="00CC4475" w:rsidRPr="004A3641" w:rsidRDefault="00CC4475" w:rsidP="00584785">
            <w:pPr>
              <w:widowControl w:val="0"/>
              <w:autoSpaceDE w:val="0"/>
              <w:autoSpaceDN w:val="0"/>
              <w:adjustRightInd w:val="0"/>
              <w:spacing w:after="0" w:line="360" w:lineRule="auto"/>
              <w:ind w:left="180" w:right="-20"/>
              <w:jc w:val="both"/>
              <w:rPr>
                <w:rFonts w:ascii="Times New Roman" w:hAnsi="Times New Roman" w:cs="Times New Roman"/>
                <w:sz w:val="24"/>
                <w:szCs w:val="24"/>
              </w:rPr>
            </w:pPr>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r w:rsidRPr="004A3641">
              <w:rPr>
                <w:rFonts w:ascii="Times New Roman" w:hAnsi="Times New Roman" w:cs="Times New Roman"/>
                <w:b/>
                <w:bCs/>
                <w:spacing w:val="1"/>
                <w:sz w:val="24"/>
                <w:szCs w:val="24"/>
              </w:rPr>
              <w:t xml:space="preserve"> </w:t>
            </w:r>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w:t>
            </w:r>
            <w:r w:rsidRPr="004A3641">
              <w:rPr>
                <w:rFonts w:ascii="Times New Roman" w:hAnsi="Times New Roman" w:cs="Times New Roman"/>
                <w:b/>
                <w:bCs/>
                <w:spacing w:val="1"/>
                <w:sz w:val="24"/>
                <w:szCs w:val="24"/>
              </w:rPr>
              <w:t xml:space="preserve"> </w:t>
            </w:r>
            <w:r w:rsidRPr="004A3641">
              <w:rPr>
                <w:rFonts w:ascii="Times New Roman" w:hAnsi="Times New Roman" w:cs="Times New Roman"/>
                <w:b/>
                <w:bCs/>
                <w:sz w:val="24"/>
                <w:szCs w:val="24"/>
              </w:rPr>
              <w:t>1</w:t>
            </w:r>
          </w:p>
        </w:tc>
        <w:tc>
          <w:tcPr>
            <w:tcW w:w="296" w:type="dxa"/>
            <w:shd w:val="clear" w:color="auto" w:fill="auto"/>
          </w:tcPr>
          <w:p w14:paraId="38F2C457" w14:textId="77777777" w:rsidR="00CC4475" w:rsidRPr="004A3641" w:rsidRDefault="00CC4475" w:rsidP="00584785">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54630A2E" w14:textId="09D9F811" w:rsidR="00CC4475" w:rsidRPr="004A3641" w:rsidRDefault="00CC4475" w:rsidP="00584785">
            <w:pPr>
              <w:widowControl w:val="0"/>
              <w:autoSpaceDE w:val="0"/>
              <w:autoSpaceDN w:val="0"/>
              <w:adjustRightInd w:val="0"/>
              <w:spacing w:after="0" w:line="360" w:lineRule="auto"/>
              <w:ind w:left="113" w:right="-20"/>
              <w:jc w:val="both"/>
              <w:rPr>
                <w:rFonts w:ascii="Times New Roman" w:hAnsi="Times New Roman" w:cs="Times New Roman"/>
                <w:sz w:val="24"/>
                <w:szCs w:val="24"/>
              </w:rPr>
            </w:pPr>
          </w:p>
        </w:tc>
        <w:tc>
          <w:tcPr>
            <w:tcW w:w="3492" w:type="dxa"/>
            <w:shd w:val="clear" w:color="auto" w:fill="auto"/>
          </w:tcPr>
          <w:p w14:paraId="768A78F9" w14:textId="77777777" w:rsidR="00CC4475" w:rsidRPr="004A3641" w:rsidRDefault="00CC4475" w:rsidP="00584785">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70713 200212 1 004</w:t>
            </w:r>
          </w:p>
        </w:tc>
      </w:tr>
      <w:tr w:rsidR="004A3641" w:rsidRPr="004A3641" w14:paraId="3BB2E774" w14:textId="77777777" w:rsidTr="006D21EC">
        <w:trPr>
          <w:trHeight w:hRule="exact" w:val="429"/>
        </w:trPr>
        <w:tc>
          <w:tcPr>
            <w:tcW w:w="2531" w:type="dxa"/>
            <w:shd w:val="clear" w:color="auto" w:fill="auto"/>
          </w:tcPr>
          <w:p w14:paraId="25B46875" w14:textId="77777777" w:rsidR="00CC4475" w:rsidRPr="004A3641" w:rsidRDefault="00CC4475" w:rsidP="00584785">
            <w:pPr>
              <w:widowControl w:val="0"/>
              <w:autoSpaceDE w:val="0"/>
              <w:autoSpaceDN w:val="0"/>
              <w:adjustRightInd w:val="0"/>
              <w:spacing w:after="0" w:line="360" w:lineRule="auto"/>
              <w:ind w:left="180" w:right="-20"/>
              <w:jc w:val="both"/>
              <w:rPr>
                <w:rFonts w:ascii="Times New Roman" w:hAnsi="Times New Roman" w:cs="Times New Roman"/>
                <w:sz w:val="24"/>
                <w:szCs w:val="24"/>
              </w:rPr>
            </w:pPr>
            <w:r w:rsidRPr="004A3641">
              <w:rPr>
                <w:rFonts w:ascii="Times New Roman" w:hAnsi="Times New Roman" w:cs="Times New Roman"/>
                <w:b/>
                <w:bCs/>
                <w:sz w:val="24"/>
                <w:szCs w:val="24"/>
              </w:rPr>
              <w:t>Dos</w:t>
            </w:r>
            <w:r w:rsidRPr="004A3641">
              <w:rPr>
                <w:rFonts w:ascii="Times New Roman" w:hAnsi="Times New Roman" w:cs="Times New Roman"/>
                <w:b/>
                <w:bCs/>
                <w:spacing w:val="-1"/>
                <w:sz w:val="24"/>
                <w:szCs w:val="24"/>
              </w:rPr>
              <w:t>e</w:t>
            </w:r>
            <w:r w:rsidRPr="004A3641">
              <w:rPr>
                <w:rFonts w:ascii="Times New Roman" w:hAnsi="Times New Roman" w:cs="Times New Roman"/>
                <w:b/>
                <w:bCs/>
                <w:sz w:val="24"/>
                <w:szCs w:val="24"/>
              </w:rPr>
              <w:t>n</w:t>
            </w:r>
            <w:r w:rsidRPr="004A3641">
              <w:rPr>
                <w:rFonts w:ascii="Times New Roman" w:hAnsi="Times New Roman" w:cs="Times New Roman"/>
                <w:b/>
                <w:bCs/>
                <w:spacing w:val="1"/>
                <w:sz w:val="24"/>
                <w:szCs w:val="24"/>
              </w:rPr>
              <w:t xml:space="preserve"> </w:t>
            </w:r>
            <w:r w:rsidRPr="004A3641">
              <w:rPr>
                <w:rFonts w:ascii="Times New Roman" w:hAnsi="Times New Roman" w:cs="Times New Roman"/>
                <w:b/>
                <w:bCs/>
                <w:sz w:val="24"/>
                <w:szCs w:val="24"/>
              </w:rPr>
              <w:t>P</w:t>
            </w:r>
            <w:r w:rsidRPr="004A3641">
              <w:rPr>
                <w:rFonts w:ascii="Times New Roman" w:hAnsi="Times New Roman" w:cs="Times New Roman"/>
                <w:b/>
                <w:bCs/>
                <w:spacing w:val="1"/>
                <w:sz w:val="24"/>
                <w:szCs w:val="24"/>
              </w:rPr>
              <w:t>e</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pacing w:val="3"/>
                <w:sz w:val="24"/>
                <w:szCs w:val="24"/>
              </w:rPr>
              <w:t>i</w:t>
            </w:r>
            <w:r w:rsidRPr="004A3641">
              <w:rPr>
                <w:rFonts w:ascii="Times New Roman" w:hAnsi="Times New Roman" w:cs="Times New Roman"/>
                <w:b/>
                <w:bCs/>
                <w:spacing w:val="-3"/>
                <w:sz w:val="24"/>
                <w:szCs w:val="24"/>
              </w:rPr>
              <w:t>m</w:t>
            </w:r>
            <w:r w:rsidRPr="004A3641">
              <w:rPr>
                <w:rFonts w:ascii="Times New Roman" w:hAnsi="Times New Roman" w:cs="Times New Roman"/>
                <w:b/>
                <w:bCs/>
                <w:spacing w:val="1"/>
                <w:sz w:val="24"/>
                <w:szCs w:val="24"/>
              </w:rPr>
              <w:t>b</w:t>
            </w:r>
            <w:r w:rsidRPr="004A3641">
              <w:rPr>
                <w:rFonts w:ascii="Times New Roman" w:hAnsi="Times New Roman" w:cs="Times New Roman"/>
                <w:b/>
                <w:bCs/>
                <w:sz w:val="24"/>
                <w:szCs w:val="24"/>
              </w:rPr>
              <w:t>i</w:t>
            </w:r>
            <w:r w:rsidRPr="004A3641">
              <w:rPr>
                <w:rFonts w:ascii="Times New Roman" w:hAnsi="Times New Roman" w:cs="Times New Roman"/>
                <w:b/>
                <w:bCs/>
                <w:spacing w:val="1"/>
                <w:sz w:val="24"/>
                <w:szCs w:val="24"/>
              </w:rPr>
              <w:t>n</w:t>
            </w:r>
            <w:r w:rsidRPr="004A3641">
              <w:rPr>
                <w:rFonts w:ascii="Times New Roman" w:hAnsi="Times New Roman" w:cs="Times New Roman"/>
                <w:b/>
                <w:bCs/>
                <w:sz w:val="24"/>
                <w:szCs w:val="24"/>
              </w:rPr>
              <w:t>g 2</w:t>
            </w:r>
          </w:p>
        </w:tc>
        <w:tc>
          <w:tcPr>
            <w:tcW w:w="296" w:type="dxa"/>
            <w:shd w:val="clear" w:color="auto" w:fill="auto"/>
          </w:tcPr>
          <w:p w14:paraId="596E170A" w14:textId="77777777" w:rsidR="00CC4475" w:rsidRPr="004A3641" w:rsidRDefault="00CC4475" w:rsidP="00584785">
            <w:pPr>
              <w:widowControl w:val="0"/>
              <w:autoSpaceDE w:val="0"/>
              <w:autoSpaceDN w:val="0"/>
              <w:adjustRightInd w:val="0"/>
              <w:spacing w:after="0" w:line="360" w:lineRule="auto"/>
              <w:ind w:left="79" w:right="56"/>
              <w:jc w:val="both"/>
              <w:rPr>
                <w:rFonts w:ascii="Times New Roman" w:hAnsi="Times New Roman" w:cs="Times New Roman"/>
                <w:sz w:val="24"/>
                <w:szCs w:val="24"/>
              </w:rPr>
            </w:pPr>
            <w:r w:rsidRPr="004A3641">
              <w:rPr>
                <w:rFonts w:ascii="Calibri" w:hAnsi="Calibri" w:cs="Calibri"/>
                <w:b/>
                <w:bCs/>
                <w:sz w:val="24"/>
                <w:szCs w:val="24"/>
              </w:rPr>
              <w:t>:</w:t>
            </w:r>
          </w:p>
        </w:tc>
        <w:tc>
          <w:tcPr>
            <w:tcW w:w="3593" w:type="dxa"/>
            <w:shd w:val="clear" w:color="auto" w:fill="auto"/>
          </w:tcPr>
          <w:p w14:paraId="388BD0E8" w14:textId="0A0E485F" w:rsidR="00CC4475" w:rsidRPr="004A3641" w:rsidRDefault="00CC4475" w:rsidP="00584785">
            <w:pPr>
              <w:widowControl w:val="0"/>
              <w:autoSpaceDE w:val="0"/>
              <w:autoSpaceDN w:val="0"/>
              <w:adjustRightInd w:val="0"/>
              <w:spacing w:after="0" w:line="360" w:lineRule="auto"/>
              <w:ind w:right="-20"/>
              <w:jc w:val="both"/>
              <w:rPr>
                <w:rFonts w:ascii="Times New Roman" w:hAnsi="Times New Roman" w:cs="Times New Roman"/>
                <w:sz w:val="24"/>
                <w:szCs w:val="24"/>
              </w:rPr>
            </w:pPr>
          </w:p>
        </w:tc>
        <w:tc>
          <w:tcPr>
            <w:tcW w:w="3492" w:type="dxa"/>
            <w:shd w:val="clear" w:color="auto" w:fill="auto"/>
          </w:tcPr>
          <w:p w14:paraId="57BE543F" w14:textId="77777777" w:rsidR="00CC4475" w:rsidRPr="004A3641" w:rsidRDefault="00CC4475" w:rsidP="00584785">
            <w:pPr>
              <w:widowControl w:val="0"/>
              <w:autoSpaceDE w:val="0"/>
              <w:autoSpaceDN w:val="0"/>
              <w:adjustRightInd w:val="0"/>
              <w:spacing w:after="0" w:line="360" w:lineRule="auto"/>
              <w:ind w:left="85" w:right="-20"/>
              <w:jc w:val="both"/>
              <w:rPr>
                <w:rFonts w:ascii="Times New Roman" w:hAnsi="Times New Roman" w:cs="Times New Roman"/>
                <w:sz w:val="24"/>
                <w:szCs w:val="24"/>
              </w:rPr>
            </w:pPr>
            <w:r w:rsidRPr="004A3641">
              <w:rPr>
                <w:rFonts w:ascii="Times New Roman" w:hAnsi="Times New Roman" w:cs="Times New Roman"/>
                <w:b/>
                <w:bCs/>
                <w:sz w:val="24"/>
                <w:szCs w:val="24"/>
              </w:rPr>
              <w:t>19740221 200801 1 006</w:t>
            </w:r>
          </w:p>
        </w:tc>
      </w:tr>
    </w:tbl>
    <w:p w14:paraId="42F1C264" w14:textId="4FBB5C28"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61CB3E99" w14:textId="4D2D6C24" w:rsidR="00CC4475" w:rsidRPr="004A3641" w:rsidRDefault="00CC4475" w:rsidP="00584785">
      <w:pPr>
        <w:widowControl w:val="0"/>
        <w:autoSpaceDE w:val="0"/>
        <w:autoSpaceDN w:val="0"/>
        <w:adjustRightInd w:val="0"/>
        <w:spacing w:after="0" w:line="360" w:lineRule="auto"/>
        <w:jc w:val="both"/>
        <w:rPr>
          <w:rFonts w:ascii="Times New Roman" w:hAnsi="Times New Roman" w:cs="Times New Roman"/>
          <w:sz w:val="24"/>
          <w:szCs w:val="24"/>
        </w:rPr>
      </w:pPr>
    </w:p>
    <w:p w14:paraId="4592BBDE" w14:textId="77777777" w:rsidR="006D21EC" w:rsidRPr="004A3641" w:rsidRDefault="006D21EC" w:rsidP="00584785">
      <w:pPr>
        <w:widowControl w:val="0"/>
        <w:autoSpaceDE w:val="0"/>
        <w:autoSpaceDN w:val="0"/>
        <w:adjustRightInd w:val="0"/>
        <w:spacing w:after="0" w:line="360" w:lineRule="auto"/>
        <w:jc w:val="both"/>
        <w:rPr>
          <w:rFonts w:ascii="Times New Roman" w:hAnsi="Times New Roman" w:cs="Times New Roman"/>
          <w:sz w:val="24"/>
          <w:szCs w:val="24"/>
        </w:rPr>
      </w:pPr>
    </w:p>
    <w:p w14:paraId="027E9F51" w14:textId="77777777" w:rsidR="00CC4475" w:rsidRPr="004A3641" w:rsidRDefault="00CC4475"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PROGRAM STUDI TEKNIK INFORMATIKA</w:t>
      </w:r>
    </w:p>
    <w:p w14:paraId="3340162E" w14:textId="7F9FFA8E" w:rsidR="00CC4475" w:rsidRPr="004A3641" w:rsidRDefault="006D21EC"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JURUSAN TEKNIK INFORMATIKA</w:t>
      </w:r>
    </w:p>
    <w:p w14:paraId="375C1897" w14:textId="4AC78A23" w:rsidR="006D21EC" w:rsidRPr="004A3641" w:rsidRDefault="006D21EC"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FAKULTAS TEKNIK</w:t>
      </w:r>
    </w:p>
    <w:p w14:paraId="092C8BBE" w14:textId="4EB28FB6" w:rsidR="00CC4475" w:rsidRPr="004A3641" w:rsidRDefault="00CC4475" w:rsidP="00F90E38">
      <w:pPr>
        <w:widowControl w:val="0"/>
        <w:autoSpaceDE w:val="0"/>
        <w:autoSpaceDN w:val="0"/>
        <w:adjustRightInd w:val="0"/>
        <w:spacing w:after="0" w:line="360" w:lineRule="auto"/>
        <w:ind w:left="2095" w:right="1974"/>
        <w:jc w:val="center"/>
        <w:rPr>
          <w:rFonts w:ascii="Times New Roman" w:hAnsi="Times New Roman" w:cs="Times New Roman"/>
          <w:b/>
          <w:bCs/>
          <w:spacing w:val="-1"/>
          <w:sz w:val="24"/>
          <w:szCs w:val="24"/>
        </w:rPr>
      </w:pPr>
      <w:r w:rsidRPr="004A3641">
        <w:rPr>
          <w:rFonts w:ascii="Times New Roman" w:hAnsi="Times New Roman" w:cs="Times New Roman"/>
          <w:b/>
          <w:bCs/>
          <w:spacing w:val="-1"/>
          <w:sz w:val="24"/>
          <w:szCs w:val="24"/>
        </w:rPr>
        <w:t>UNIVERSITAS TRUNOJOYO MADURA</w:t>
      </w:r>
    </w:p>
    <w:p w14:paraId="57971C76" w14:textId="77777777" w:rsidR="006D21EC" w:rsidRDefault="00CC4475" w:rsidP="00F90E38">
      <w:pPr>
        <w:widowControl w:val="0"/>
        <w:tabs>
          <w:tab w:val="left" w:pos="7086"/>
        </w:tabs>
        <w:autoSpaceDE w:val="0"/>
        <w:autoSpaceDN w:val="0"/>
        <w:adjustRightInd w:val="0"/>
        <w:spacing w:after="0" w:line="360" w:lineRule="auto"/>
        <w:ind w:right="4"/>
        <w:jc w:val="center"/>
        <w:rPr>
          <w:rFonts w:ascii="Times New Roman" w:hAnsi="Times New Roman" w:cs="Times New Roman"/>
          <w:b/>
          <w:bCs/>
          <w:sz w:val="24"/>
          <w:szCs w:val="24"/>
        </w:rPr>
      </w:pPr>
      <w:r w:rsidRPr="004A3641">
        <w:rPr>
          <w:rFonts w:ascii="Times New Roman" w:hAnsi="Times New Roman" w:cs="Times New Roman"/>
          <w:b/>
          <w:bCs/>
          <w:spacing w:val="1"/>
          <w:sz w:val="24"/>
          <w:szCs w:val="24"/>
        </w:rPr>
        <w:t>2</w:t>
      </w:r>
      <w:r w:rsidRPr="004A3641">
        <w:rPr>
          <w:rFonts w:ascii="Times New Roman" w:hAnsi="Times New Roman" w:cs="Times New Roman"/>
          <w:b/>
          <w:bCs/>
          <w:spacing w:val="-1"/>
          <w:sz w:val="24"/>
          <w:szCs w:val="24"/>
        </w:rPr>
        <w:t>02</w:t>
      </w:r>
      <w:r w:rsidR="006D21EC" w:rsidRPr="004A3641">
        <w:rPr>
          <w:rFonts w:ascii="Times New Roman" w:hAnsi="Times New Roman" w:cs="Times New Roman"/>
          <w:b/>
          <w:bCs/>
          <w:sz w:val="24"/>
          <w:szCs w:val="24"/>
        </w:rPr>
        <w:t>1</w:t>
      </w:r>
    </w:p>
    <w:p w14:paraId="0B0A03B3" w14:textId="77777777" w:rsidR="00407403" w:rsidRDefault="00407403" w:rsidP="00407403">
      <w:pPr>
        <w:widowControl w:val="0"/>
        <w:tabs>
          <w:tab w:val="left" w:pos="7086"/>
        </w:tabs>
        <w:autoSpaceDE w:val="0"/>
        <w:autoSpaceDN w:val="0"/>
        <w:adjustRightInd w:val="0"/>
        <w:spacing w:after="0" w:line="360" w:lineRule="auto"/>
        <w:ind w:right="4"/>
        <w:rPr>
          <w:rFonts w:ascii="Times New Roman" w:hAnsi="Times New Roman" w:cs="Times New Roman"/>
          <w:b/>
          <w:bCs/>
          <w:sz w:val="24"/>
          <w:szCs w:val="24"/>
        </w:rPr>
      </w:pPr>
    </w:p>
    <w:p w14:paraId="0A10D84E" w14:textId="6B96961F" w:rsidR="00407403" w:rsidRPr="004A3641" w:rsidRDefault="00407403" w:rsidP="00407403">
      <w:pPr>
        <w:widowControl w:val="0"/>
        <w:tabs>
          <w:tab w:val="left" w:pos="7086"/>
        </w:tabs>
        <w:autoSpaceDE w:val="0"/>
        <w:autoSpaceDN w:val="0"/>
        <w:adjustRightInd w:val="0"/>
        <w:spacing w:after="0" w:line="360" w:lineRule="auto"/>
        <w:ind w:right="4"/>
        <w:rPr>
          <w:rFonts w:ascii="Times New Roman" w:hAnsi="Times New Roman" w:cs="Times New Roman"/>
          <w:b/>
          <w:bCs/>
          <w:sz w:val="24"/>
          <w:szCs w:val="24"/>
        </w:rPr>
        <w:sectPr w:rsidR="00407403" w:rsidRPr="004A3641" w:rsidSect="00B45E0B">
          <w:pgSz w:w="12242" w:h="15842" w:code="1"/>
          <w:pgMar w:top="1440" w:right="1440" w:bottom="1440" w:left="1440" w:header="720" w:footer="720" w:gutter="0"/>
          <w:cols w:space="720"/>
          <w:docGrid w:linePitch="360"/>
        </w:sectPr>
      </w:pPr>
    </w:p>
    <w:p w14:paraId="63CDF82E" w14:textId="722B0CA3" w:rsidR="006D21EC" w:rsidRPr="004A3641" w:rsidRDefault="006D21EC" w:rsidP="00584785">
      <w:pPr>
        <w:widowControl w:val="0"/>
        <w:tabs>
          <w:tab w:val="left" w:pos="7086"/>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lastRenderedPageBreak/>
        <w:t>DAFTAR ISI</w:t>
      </w:r>
    </w:p>
    <w:p w14:paraId="7890CD03" w14:textId="3C2E02DF"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ROPOSAL SKRIPSI</w:t>
      </w:r>
      <w:r w:rsidRPr="004A3641">
        <w:rPr>
          <w:rFonts w:ascii="Times New Roman" w:hAnsi="Times New Roman" w:cs="Times New Roman"/>
          <w:sz w:val="24"/>
          <w:szCs w:val="24"/>
        </w:rPr>
        <w:tab/>
      </w:r>
    </w:p>
    <w:p w14:paraId="4C31036C" w14:textId="4BF03F8F"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LEMBAR PERSETUJUAN PROPOSAL</w:t>
      </w:r>
      <w:r w:rsidRPr="004A3641">
        <w:rPr>
          <w:rFonts w:ascii="Times New Roman" w:hAnsi="Times New Roman" w:cs="Times New Roman"/>
          <w:sz w:val="24"/>
          <w:szCs w:val="24"/>
        </w:rPr>
        <w:tab/>
      </w:r>
    </w:p>
    <w:p w14:paraId="5AC32684" w14:textId="79B9A78B"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SRTAK</w:t>
      </w:r>
      <w:r w:rsidRPr="004A3641">
        <w:rPr>
          <w:rFonts w:ascii="Times New Roman" w:hAnsi="Times New Roman" w:cs="Times New Roman"/>
          <w:sz w:val="24"/>
          <w:szCs w:val="24"/>
        </w:rPr>
        <w:tab/>
      </w:r>
    </w:p>
    <w:p w14:paraId="4FF476D4" w14:textId="3752C8D3"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w:t>
      </w:r>
      <w:r w:rsidRPr="004A3641">
        <w:rPr>
          <w:rFonts w:ascii="Times New Roman" w:hAnsi="Times New Roman" w:cs="Times New Roman"/>
          <w:sz w:val="24"/>
          <w:szCs w:val="24"/>
        </w:rPr>
        <w:tab/>
      </w:r>
    </w:p>
    <w:p w14:paraId="4ACFFB82" w14:textId="7302AD31"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PENDAHULUAN</w:t>
      </w:r>
      <w:r w:rsidRPr="004A3641">
        <w:rPr>
          <w:rFonts w:ascii="Times New Roman" w:hAnsi="Times New Roman" w:cs="Times New Roman"/>
          <w:sz w:val="24"/>
          <w:szCs w:val="24"/>
        </w:rPr>
        <w:tab/>
      </w:r>
    </w:p>
    <w:p w14:paraId="48BB2E88" w14:textId="5DEEBAEC" w:rsidR="006D21EC" w:rsidRPr="004A3641" w:rsidRDefault="006D21EC" w:rsidP="00584785">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1 </w:t>
      </w:r>
      <w:r w:rsidRPr="004A3641">
        <w:rPr>
          <w:rFonts w:ascii="Times New Roman" w:hAnsi="Times New Roman" w:cs="Times New Roman"/>
          <w:sz w:val="24"/>
          <w:szCs w:val="24"/>
        </w:rPr>
        <w:tab/>
        <w:t>Latar Belakang</w:t>
      </w:r>
      <w:r w:rsidRPr="004A3641">
        <w:rPr>
          <w:rFonts w:ascii="Times New Roman" w:hAnsi="Times New Roman" w:cs="Times New Roman"/>
          <w:sz w:val="24"/>
          <w:szCs w:val="24"/>
        </w:rPr>
        <w:tab/>
      </w:r>
    </w:p>
    <w:p w14:paraId="2A85E12D" w14:textId="42E6B356" w:rsidR="006D21EC" w:rsidRPr="004A3641" w:rsidRDefault="006D21EC" w:rsidP="00584785">
      <w:pPr>
        <w:widowControl w:val="0"/>
        <w:tabs>
          <w:tab w:val="left" w:pos="426"/>
          <w:tab w:val="left" w:pos="851"/>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 xml:space="preserve">1.2 </w:t>
      </w:r>
      <w:r w:rsidRPr="004A3641">
        <w:rPr>
          <w:rFonts w:ascii="Times New Roman" w:hAnsi="Times New Roman" w:cs="Times New Roman"/>
          <w:sz w:val="24"/>
          <w:szCs w:val="24"/>
        </w:rPr>
        <w:tab/>
        <w:t>Perumusan Masalah</w:t>
      </w:r>
      <w:r w:rsidRPr="004A3641">
        <w:rPr>
          <w:rFonts w:ascii="Times New Roman" w:hAnsi="Times New Roman" w:cs="Times New Roman"/>
          <w:sz w:val="24"/>
          <w:szCs w:val="24"/>
        </w:rPr>
        <w:tab/>
      </w:r>
    </w:p>
    <w:p w14:paraId="202109AE" w14:textId="48E4329E"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1</w:t>
      </w:r>
      <w:r w:rsidRPr="004A3641">
        <w:rPr>
          <w:rFonts w:ascii="Times New Roman" w:hAnsi="Times New Roman" w:cs="Times New Roman"/>
          <w:sz w:val="24"/>
          <w:szCs w:val="24"/>
        </w:rPr>
        <w:tab/>
        <w:t>Masalah Penelitian</w:t>
      </w:r>
      <w:r w:rsidRPr="004A3641">
        <w:rPr>
          <w:rFonts w:ascii="Times New Roman" w:hAnsi="Times New Roman" w:cs="Times New Roman"/>
          <w:sz w:val="24"/>
          <w:szCs w:val="24"/>
        </w:rPr>
        <w:tab/>
      </w:r>
    </w:p>
    <w:p w14:paraId="676F2901" w14:textId="6471CEBA"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2</w:t>
      </w:r>
      <w:r w:rsidRPr="004A3641">
        <w:rPr>
          <w:rFonts w:ascii="Times New Roman" w:hAnsi="Times New Roman" w:cs="Times New Roman"/>
          <w:sz w:val="24"/>
          <w:szCs w:val="24"/>
        </w:rPr>
        <w:tab/>
        <w:t>Metode Usulan</w:t>
      </w:r>
      <w:r w:rsidRPr="004A3641">
        <w:rPr>
          <w:rFonts w:ascii="Times New Roman" w:hAnsi="Times New Roman" w:cs="Times New Roman"/>
          <w:sz w:val="24"/>
          <w:szCs w:val="24"/>
        </w:rPr>
        <w:tab/>
      </w:r>
    </w:p>
    <w:p w14:paraId="0281F62E" w14:textId="3979743D"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2.3</w:t>
      </w:r>
      <w:r w:rsidRPr="004A3641">
        <w:rPr>
          <w:rFonts w:ascii="Times New Roman" w:hAnsi="Times New Roman" w:cs="Times New Roman"/>
          <w:sz w:val="24"/>
          <w:szCs w:val="24"/>
        </w:rPr>
        <w:tab/>
        <w:t>Pertanyaan Penelitian</w:t>
      </w:r>
      <w:r w:rsidRPr="004A3641">
        <w:rPr>
          <w:rFonts w:ascii="Times New Roman" w:hAnsi="Times New Roman" w:cs="Times New Roman"/>
          <w:sz w:val="24"/>
          <w:szCs w:val="24"/>
        </w:rPr>
        <w:tab/>
      </w:r>
    </w:p>
    <w:p w14:paraId="036D0B26" w14:textId="39DA3E89"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3</w:t>
      </w:r>
      <w:r w:rsidRPr="004A3641">
        <w:rPr>
          <w:rFonts w:ascii="Times New Roman" w:hAnsi="Times New Roman" w:cs="Times New Roman"/>
          <w:sz w:val="24"/>
          <w:szCs w:val="24"/>
        </w:rPr>
        <w:tab/>
        <w:t>Tujuan dan Manfaat</w:t>
      </w:r>
      <w:r w:rsidRPr="004A3641">
        <w:rPr>
          <w:rFonts w:ascii="Times New Roman" w:hAnsi="Times New Roman" w:cs="Times New Roman"/>
          <w:sz w:val="24"/>
          <w:szCs w:val="24"/>
        </w:rPr>
        <w:tab/>
      </w:r>
    </w:p>
    <w:p w14:paraId="049DD1A9" w14:textId="581B34D9"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1</w:t>
      </w:r>
      <w:r w:rsidRPr="004A3641">
        <w:rPr>
          <w:rFonts w:ascii="Times New Roman" w:hAnsi="Times New Roman" w:cs="Times New Roman"/>
          <w:sz w:val="24"/>
          <w:szCs w:val="24"/>
        </w:rPr>
        <w:tab/>
        <w:t>Tujuan Penelitian</w:t>
      </w:r>
      <w:r w:rsidRPr="004A3641">
        <w:rPr>
          <w:rFonts w:ascii="Times New Roman" w:hAnsi="Times New Roman" w:cs="Times New Roman"/>
          <w:sz w:val="24"/>
          <w:szCs w:val="24"/>
        </w:rPr>
        <w:tab/>
      </w:r>
    </w:p>
    <w:p w14:paraId="26C7436C" w14:textId="77C47DC4"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1.3.2</w:t>
      </w:r>
      <w:r w:rsidRPr="004A3641">
        <w:rPr>
          <w:rFonts w:ascii="Times New Roman" w:hAnsi="Times New Roman" w:cs="Times New Roman"/>
          <w:sz w:val="24"/>
          <w:szCs w:val="24"/>
        </w:rPr>
        <w:tab/>
        <w:t>Manfaat Penelitian</w:t>
      </w:r>
      <w:r w:rsidRPr="004A3641">
        <w:rPr>
          <w:rFonts w:ascii="Times New Roman" w:hAnsi="Times New Roman" w:cs="Times New Roman"/>
          <w:sz w:val="24"/>
          <w:szCs w:val="24"/>
        </w:rPr>
        <w:tab/>
      </w:r>
    </w:p>
    <w:p w14:paraId="4819CF00" w14:textId="2F5653BB"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4</w:t>
      </w:r>
      <w:r w:rsidRPr="004A3641">
        <w:rPr>
          <w:rFonts w:ascii="Times New Roman" w:hAnsi="Times New Roman" w:cs="Times New Roman"/>
          <w:sz w:val="24"/>
          <w:szCs w:val="24"/>
        </w:rPr>
        <w:tab/>
        <w:t>Batasan Masalah</w:t>
      </w:r>
      <w:r w:rsidRPr="004A3641">
        <w:rPr>
          <w:rFonts w:ascii="Times New Roman" w:hAnsi="Times New Roman" w:cs="Times New Roman"/>
          <w:sz w:val="24"/>
          <w:szCs w:val="24"/>
        </w:rPr>
        <w:tab/>
      </w:r>
    </w:p>
    <w:p w14:paraId="1CCAD5A0" w14:textId="743D0B6B" w:rsidR="006D21EC" w:rsidRPr="004A3641" w:rsidRDefault="006D21EC"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1.5</w:t>
      </w:r>
      <w:r w:rsidRPr="004A3641">
        <w:rPr>
          <w:rFonts w:ascii="Times New Roman" w:hAnsi="Times New Roman" w:cs="Times New Roman"/>
          <w:sz w:val="24"/>
          <w:szCs w:val="24"/>
        </w:rPr>
        <w:tab/>
        <w:t>Sistematika Proposal</w:t>
      </w:r>
      <w:r w:rsidRPr="004A3641">
        <w:rPr>
          <w:rFonts w:ascii="Times New Roman" w:hAnsi="Times New Roman" w:cs="Times New Roman"/>
          <w:sz w:val="24"/>
          <w:szCs w:val="24"/>
        </w:rPr>
        <w:tab/>
      </w:r>
    </w:p>
    <w:p w14:paraId="64EBFEA2" w14:textId="56A798DD"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w:t>
      </w:r>
      <w:r w:rsidRPr="004A3641">
        <w:rPr>
          <w:rFonts w:ascii="Times New Roman" w:hAnsi="Times New Roman" w:cs="Times New Roman"/>
          <w:sz w:val="24"/>
          <w:szCs w:val="24"/>
        </w:rPr>
        <w:tab/>
      </w:r>
    </w:p>
    <w:p w14:paraId="76A049AC" w14:textId="4D30A3A5" w:rsidR="006D21EC" w:rsidRPr="004A3641" w:rsidRDefault="006D21EC"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TINJUAN PUSTAKA</w:t>
      </w:r>
      <w:r w:rsidRPr="004A3641">
        <w:rPr>
          <w:rFonts w:ascii="Times New Roman" w:hAnsi="Times New Roman" w:cs="Times New Roman"/>
          <w:sz w:val="24"/>
          <w:szCs w:val="24"/>
        </w:rPr>
        <w:tab/>
      </w:r>
    </w:p>
    <w:p w14:paraId="5E02BE7E" w14:textId="3B4E8A32" w:rsidR="006D21EC"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2.1 Landasan Teori</w:t>
      </w:r>
      <w:r w:rsidRPr="004A3641">
        <w:rPr>
          <w:rFonts w:ascii="Times New Roman" w:hAnsi="Times New Roman" w:cs="Times New Roman"/>
          <w:sz w:val="24"/>
          <w:szCs w:val="24"/>
        </w:rPr>
        <w:tab/>
      </w:r>
    </w:p>
    <w:p w14:paraId="4F187C53" w14:textId="219F5228"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1</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781F7BDB" w14:textId="6F4B3367"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2.1.2</w:t>
      </w:r>
      <w:r w:rsidRPr="004A3641">
        <w:rPr>
          <w:rFonts w:ascii="Times New Roman" w:hAnsi="Times New Roman" w:cs="Times New Roman"/>
          <w:sz w:val="24"/>
          <w:szCs w:val="24"/>
        </w:rPr>
        <w:tab/>
      </w:r>
      <w:r w:rsidRPr="004A3641">
        <w:rPr>
          <w:rFonts w:ascii="Times New Roman" w:hAnsi="Times New Roman" w:cs="Times New Roman"/>
          <w:sz w:val="24"/>
          <w:szCs w:val="24"/>
        </w:rPr>
        <w:tab/>
      </w:r>
    </w:p>
    <w:p w14:paraId="32FFE7DC" w14:textId="24714680"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2.2 Penelitian Terkait</w:t>
      </w:r>
      <w:r w:rsidRPr="004A3641">
        <w:rPr>
          <w:rFonts w:ascii="Times New Roman" w:hAnsi="Times New Roman" w:cs="Times New Roman"/>
          <w:sz w:val="24"/>
          <w:szCs w:val="24"/>
        </w:rPr>
        <w:tab/>
      </w:r>
    </w:p>
    <w:p w14:paraId="28AA5419" w14:textId="66077B3F" w:rsidR="003110B5" w:rsidRPr="004A3641" w:rsidRDefault="003110B5"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BAB III</w:t>
      </w:r>
      <w:r w:rsidRPr="004A3641">
        <w:rPr>
          <w:rFonts w:ascii="Times New Roman" w:hAnsi="Times New Roman" w:cs="Times New Roman"/>
          <w:sz w:val="24"/>
          <w:szCs w:val="24"/>
        </w:rPr>
        <w:tab/>
      </w:r>
    </w:p>
    <w:p w14:paraId="48101946" w14:textId="13A1689A" w:rsidR="003110B5" w:rsidRPr="004A3641" w:rsidRDefault="003110B5" w:rsidP="00584785">
      <w:pPr>
        <w:widowControl w:val="0"/>
        <w:tabs>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METODE USULAN</w:t>
      </w:r>
      <w:r w:rsidRPr="004A3641">
        <w:rPr>
          <w:rFonts w:ascii="Times New Roman" w:hAnsi="Times New Roman" w:cs="Times New Roman"/>
          <w:sz w:val="24"/>
          <w:szCs w:val="24"/>
        </w:rPr>
        <w:tab/>
      </w:r>
    </w:p>
    <w:p w14:paraId="3236A0A8" w14:textId="6763C0D2"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1 Tahapan Penelitian</w:t>
      </w:r>
      <w:r w:rsidRPr="004A3641">
        <w:rPr>
          <w:rFonts w:ascii="Times New Roman" w:hAnsi="Times New Roman" w:cs="Times New Roman"/>
          <w:sz w:val="24"/>
          <w:szCs w:val="24"/>
        </w:rPr>
        <w:tab/>
      </w:r>
    </w:p>
    <w:p w14:paraId="78E92C5A" w14:textId="1949F2AC"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1</w:t>
      </w:r>
      <w:r w:rsidRPr="004A3641">
        <w:rPr>
          <w:rFonts w:ascii="Times New Roman" w:hAnsi="Times New Roman" w:cs="Times New Roman"/>
          <w:sz w:val="24"/>
          <w:szCs w:val="24"/>
        </w:rPr>
        <w:tab/>
        <w:t>Studi Pustaka</w:t>
      </w:r>
      <w:r w:rsidRPr="004A3641">
        <w:rPr>
          <w:rFonts w:ascii="Times New Roman" w:hAnsi="Times New Roman" w:cs="Times New Roman"/>
          <w:sz w:val="24"/>
          <w:szCs w:val="24"/>
        </w:rPr>
        <w:tab/>
      </w:r>
    </w:p>
    <w:p w14:paraId="44EF80E2" w14:textId="0FFE1EEF"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2</w:t>
      </w:r>
      <w:r w:rsidRPr="004A3641">
        <w:rPr>
          <w:rFonts w:ascii="Times New Roman" w:hAnsi="Times New Roman" w:cs="Times New Roman"/>
          <w:sz w:val="24"/>
          <w:szCs w:val="24"/>
        </w:rPr>
        <w:tab/>
        <w:t>Analisa dan Perancangan Sistem</w:t>
      </w:r>
      <w:r w:rsidRPr="004A3641">
        <w:rPr>
          <w:rFonts w:ascii="Times New Roman" w:hAnsi="Times New Roman" w:cs="Times New Roman"/>
          <w:sz w:val="24"/>
          <w:szCs w:val="24"/>
        </w:rPr>
        <w:tab/>
      </w:r>
    </w:p>
    <w:p w14:paraId="68A2F170" w14:textId="212933D6"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r>
      <w:r w:rsidRPr="004A3641">
        <w:rPr>
          <w:rFonts w:ascii="Times New Roman" w:hAnsi="Times New Roman" w:cs="Times New Roman"/>
          <w:sz w:val="24"/>
          <w:szCs w:val="24"/>
        </w:rPr>
        <w:tab/>
        <w:t>3.1.3</w:t>
      </w:r>
      <w:r w:rsidRPr="004A3641">
        <w:rPr>
          <w:rFonts w:ascii="Times New Roman" w:hAnsi="Times New Roman" w:cs="Times New Roman"/>
          <w:sz w:val="24"/>
          <w:szCs w:val="24"/>
        </w:rPr>
        <w:tab/>
        <w:t>Implementasi Sistem</w:t>
      </w:r>
      <w:r w:rsidRPr="004A3641">
        <w:rPr>
          <w:rFonts w:ascii="Times New Roman" w:hAnsi="Times New Roman" w:cs="Times New Roman"/>
          <w:sz w:val="24"/>
          <w:szCs w:val="24"/>
        </w:rPr>
        <w:tab/>
      </w:r>
    </w:p>
    <w:p w14:paraId="44B65EF3" w14:textId="1FBB8CB2"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2</w:t>
      </w:r>
      <w:r w:rsidRPr="004A3641">
        <w:rPr>
          <w:rFonts w:ascii="Times New Roman" w:hAnsi="Times New Roman" w:cs="Times New Roman"/>
          <w:sz w:val="24"/>
          <w:szCs w:val="24"/>
        </w:rPr>
        <w:tab/>
        <w:t>Diagram Sistem</w:t>
      </w:r>
      <w:r w:rsidRPr="004A3641">
        <w:rPr>
          <w:rFonts w:ascii="Times New Roman" w:hAnsi="Times New Roman" w:cs="Times New Roman"/>
          <w:sz w:val="24"/>
          <w:szCs w:val="24"/>
        </w:rPr>
        <w:tab/>
      </w:r>
    </w:p>
    <w:p w14:paraId="791154B7" w14:textId="6BCB6BF3"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pPr>
      <w:r w:rsidRPr="004A3641">
        <w:rPr>
          <w:rFonts w:ascii="Times New Roman" w:hAnsi="Times New Roman" w:cs="Times New Roman"/>
          <w:sz w:val="24"/>
          <w:szCs w:val="24"/>
        </w:rPr>
        <w:tab/>
        <w:t>3.3</w:t>
      </w:r>
      <w:r w:rsidRPr="004A3641">
        <w:rPr>
          <w:rFonts w:ascii="Times New Roman" w:hAnsi="Times New Roman" w:cs="Times New Roman"/>
          <w:sz w:val="24"/>
          <w:szCs w:val="24"/>
        </w:rPr>
        <w:tab/>
        <w:t>Analisa Kebutuhan</w:t>
      </w:r>
      <w:r w:rsidRPr="004A3641">
        <w:rPr>
          <w:rFonts w:ascii="Times New Roman" w:hAnsi="Times New Roman" w:cs="Times New Roman"/>
          <w:sz w:val="24"/>
          <w:szCs w:val="24"/>
        </w:rPr>
        <w:tab/>
      </w:r>
    </w:p>
    <w:p w14:paraId="29E1CF49" w14:textId="77777777" w:rsidR="003110B5" w:rsidRPr="004A3641" w:rsidRDefault="003110B5" w:rsidP="00584785">
      <w:pPr>
        <w:widowControl w:val="0"/>
        <w:tabs>
          <w:tab w:val="left" w:pos="426"/>
          <w:tab w:val="left" w:pos="851"/>
          <w:tab w:val="left" w:pos="1134"/>
          <w:tab w:val="left" w:pos="1418"/>
          <w:tab w:val="left" w:leader="dot" w:pos="8789"/>
        </w:tabs>
        <w:autoSpaceDE w:val="0"/>
        <w:autoSpaceDN w:val="0"/>
        <w:adjustRightInd w:val="0"/>
        <w:spacing w:after="0" w:line="360" w:lineRule="auto"/>
        <w:ind w:right="4"/>
        <w:jc w:val="both"/>
        <w:rPr>
          <w:rFonts w:ascii="Times New Roman" w:hAnsi="Times New Roman" w:cs="Times New Roman"/>
          <w:sz w:val="24"/>
          <w:szCs w:val="24"/>
        </w:rPr>
        <w:sectPr w:rsidR="003110B5" w:rsidRPr="004A3641" w:rsidSect="00B45E0B">
          <w:pgSz w:w="12242" w:h="15842" w:code="1"/>
          <w:pgMar w:top="1440" w:right="1440" w:bottom="1440" w:left="1440" w:header="720" w:footer="720" w:gutter="0"/>
          <w:cols w:space="720"/>
          <w:docGrid w:linePitch="360"/>
        </w:sectPr>
      </w:pPr>
      <w:r w:rsidRPr="004A3641">
        <w:rPr>
          <w:rFonts w:ascii="Times New Roman" w:hAnsi="Times New Roman" w:cs="Times New Roman"/>
          <w:sz w:val="24"/>
          <w:szCs w:val="24"/>
        </w:rPr>
        <w:t>DAFTAR PUSTAKA</w:t>
      </w:r>
      <w:r w:rsidRPr="004A3641">
        <w:rPr>
          <w:rFonts w:ascii="Times New Roman" w:hAnsi="Times New Roman" w:cs="Times New Roman"/>
          <w:sz w:val="24"/>
          <w:szCs w:val="24"/>
        </w:rPr>
        <w:tab/>
      </w:r>
    </w:p>
    <w:p w14:paraId="2125BE8A" w14:textId="77777777" w:rsidR="003110B5"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F90E38">
        <w:rPr>
          <w:rFonts w:ascii="Times New Roman" w:hAnsi="Times New Roman" w:cs="Times New Roman"/>
          <w:b/>
          <w:bCs/>
          <w:sz w:val="24"/>
          <w:szCs w:val="24"/>
        </w:rPr>
        <w:lastRenderedPageBreak/>
        <w:t>ABSTRAK</w:t>
      </w:r>
    </w:p>
    <w:p w14:paraId="2B7C3049" w14:textId="77777777" w:rsidR="00407403" w:rsidRDefault="00407403" w:rsidP="00407403">
      <w:pPr>
        <w:widowControl w:val="0"/>
        <w:autoSpaceDE w:val="0"/>
        <w:autoSpaceDN w:val="0"/>
        <w:adjustRightInd w:val="0"/>
        <w:spacing w:after="0" w:line="360" w:lineRule="auto"/>
        <w:ind w:right="4"/>
        <w:rPr>
          <w:rFonts w:ascii="Times New Roman" w:hAnsi="Times New Roman" w:cs="Times New Roman"/>
          <w:b/>
          <w:bCs/>
          <w:sz w:val="24"/>
          <w:szCs w:val="24"/>
        </w:rPr>
      </w:pPr>
    </w:p>
    <w:p w14:paraId="7B169B81" w14:textId="76EE3535" w:rsidR="00407403" w:rsidRPr="00F90E38" w:rsidRDefault="00407403" w:rsidP="00407403">
      <w:pPr>
        <w:widowControl w:val="0"/>
        <w:autoSpaceDE w:val="0"/>
        <w:autoSpaceDN w:val="0"/>
        <w:adjustRightInd w:val="0"/>
        <w:spacing w:after="0" w:line="360" w:lineRule="auto"/>
        <w:ind w:right="4"/>
        <w:rPr>
          <w:rFonts w:ascii="Times New Roman" w:hAnsi="Times New Roman" w:cs="Times New Roman"/>
          <w:b/>
          <w:bCs/>
          <w:sz w:val="24"/>
          <w:szCs w:val="24"/>
        </w:rPr>
        <w:sectPr w:rsidR="00407403" w:rsidRPr="00F90E38" w:rsidSect="00B45E0B">
          <w:pgSz w:w="12242" w:h="15842" w:code="1"/>
          <w:pgMar w:top="1440" w:right="1440" w:bottom="1440" w:left="1440" w:header="720" w:footer="720" w:gutter="0"/>
          <w:cols w:space="720"/>
          <w:docGrid w:linePitch="360"/>
        </w:sectPr>
      </w:pPr>
    </w:p>
    <w:p w14:paraId="5AF138D9" w14:textId="400AB1B1" w:rsidR="003110B5" w:rsidRPr="00917099"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lastRenderedPageBreak/>
        <w:t>BAB I</w:t>
      </w:r>
    </w:p>
    <w:p w14:paraId="754FAEB6" w14:textId="56DD74F8" w:rsidR="003110B5" w:rsidRPr="00917099" w:rsidRDefault="003110B5" w:rsidP="00F90E38">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917099">
        <w:rPr>
          <w:rFonts w:ascii="Times New Roman" w:hAnsi="Times New Roman" w:cs="Times New Roman"/>
          <w:b/>
          <w:bCs/>
          <w:sz w:val="24"/>
          <w:szCs w:val="24"/>
        </w:rPr>
        <w:t>PENDAHULUAN</w:t>
      </w:r>
    </w:p>
    <w:p w14:paraId="78E3E257" w14:textId="77777777" w:rsidR="00C25405" w:rsidRDefault="003110B5" w:rsidP="00584785">
      <w:pPr>
        <w:pStyle w:val="ListParagraph"/>
        <w:widowControl w:val="0"/>
        <w:numPr>
          <w:ilvl w:val="0"/>
          <w:numId w:val="1"/>
        </w:numPr>
        <w:autoSpaceDE w:val="0"/>
        <w:autoSpaceDN w:val="0"/>
        <w:adjustRightInd w:val="0"/>
        <w:spacing w:after="0" w:line="360" w:lineRule="auto"/>
        <w:ind w:left="284" w:right="4" w:firstLine="0"/>
        <w:jc w:val="both"/>
        <w:rPr>
          <w:rFonts w:ascii="Times New Roman" w:hAnsi="Times New Roman" w:cs="Times New Roman"/>
          <w:b/>
          <w:bCs/>
          <w:sz w:val="24"/>
          <w:szCs w:val="24"/>
        </w:rPr>
      </w:pPr>
      <w:r w:rsidRPr="004A3641">
        <w:rPr>
          <w:rFonts w:ascii="Times New Roman" w:hAnsi="Times New Roman" w:cs="Times New Roman"/>
          <w:b/>
          <w:bCs/>
          <w:sz w:val="24"/>
          <w:szCs w:val="24"/>
        </w:rPr>
        <w:t>Latar Belakang</w:t>
      </w:r>
    </w:p>
    <w:p w14:paraId="5DBAECC9" w14:textId="75AB367F" w:rsidR="00917099" w:rsidRPr="00C25405" w:rsidRDefault="00917099" w:rsidP="00584785">
      <w:pPr>
        <w:pStyle w:val="ListParagraph"/>
        <w:widowControl w:val="0"/>
        <w:autoSpaceDE w:val="0"/>
        <w:autoSpaceDN w:val="0"/>
        <w:adjustRightInd w:val="0"/>
        <w:spacing w:after="0" w:line="360" w:lineRule="auto"/>
        <w:ind w:right="4" w:firstLine="720"/>
        <w:jc w:val="both"/>
        <w:rPr>
          <w:rFonts w:ascii="Times New Roman" w:hAnsi="Times New Roman" w:cs="Times New Roman"/>
          <w:b/>
          <w:bCs/>
          <w:sz w:val="24"/>
          <w:szCs w:val="24"/>
        </w:rPr>
      </w:pPr>
      <w:r w:rsidRPr="00C25405">
        <w:rPr>
          <w:rFonts w:ascii="Times New Roman" w:hAnsi="Times New Roman" w:cs="Times New Roman"/>
          <w:sz w:val="24"/>
          <w:szCs w:val="24"/>
        </w:rPr>
        <w:t>Teknologi informasi dan komunikasi di era saat ini berkembang secara pesat, berbagai bidang pekerjaan seperti pendidikan, pariwisata, kesehatan maupun pemerintahan mulai menyesuaikan diri dengan perkembangan teknologi agar tidak tertinggal dengan bidang atau perusahaan lain dalam pelayanan kepada masyarakat. Perkembangan perusahaan diberbagai bidang usaha mulai berbenah diri untuk memenangkan persaingan yang semakin berat, peran tekologi informasi sangatlah penting dalam mengembangkan usaha di berbagai bidang agar usaha yang telah dibangun bertambah maju dan tidak kalah saing dengan perusahaan lain. Selain menujang dalam segi peralatan, teknologi informasi dan komunikasi juga menunjang dalam sistem manajemen, aplikasi dan pengguna yang kompeten dalam menengani permasalahan - permasalahan yang timbul dalam perusahaan.</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DOI":"10.36002/jutik.v3i1.231","ISSN":"2442-241X","abstract":"ABSTRACT&lt;br /&gt;&lt;br /&gt;Enterprise Resource Planning &lt;br /&gt;(&lt;br /&gt;ERP&lt;br /&gt;)&lt;br /&gt; is very important for organization management&lt;br /&gt;especially for information systems. So it can produce for the correct and accurate data. Inventory&lt;br /&gt;management of Apotek Kharisma Farma Denpasar is still working manually the result of it&lt;br /&gt;organizing inventory, report and transaction have not been neatly arranged. Information system&lt;br /&gt;management and inventory of Apotek Kharisma Farma Denpasar use Enterprise Resource&lt;br /&gt;Planning &lt;br /&gt;(&lt;br /&gt;ERP&lt;br /&gt;)&lt;br /&gt; methode with waterfall design. All of data in information system Apotek Kharisma&lt;br /&gt;Farma Denpasar have an effection decision making by management in Apotek Kharisma Farma.&lt;br /&gt;Manual data converted into database such as data of medicine inventory, salestransaction,&lt;br /&gt;purchase transaction, medicine, sales and purchase report process, so information system of this&lt;br /&gt;Apotek is expected to support Apotek operations in a predetermined aspect s. This information&lt;br /&gt;system design of Apotek Kharisma Farma Denpasar is expected can repair Apotek management&lt;br /&gt;and inventory with features which are already designed and easy to use.&lt;br /&gt;Keywords: Enterprise Resource Planning &lt;br /&gt;(&lt;br /&gt;ERP&lt;br /&gt;)&lt;br /&gt;, waterfall methode, databse, management system&lt;br /&gt;ABSTRAK&lt;br /&gt;Enterprise Resource Planning &lt;br /&gt;(&lt;br /&gt;ERP&lt;br /&gt;)&lt;br /&gt; sangat berperan penting dalam manaj emen organisasi&lt;br /&gt;khususnya dibidang sistem informasi, sehingga dapat menghasilkan data yang tepat dan akurat.&lt;br /&gt;Manajemen inventaris di Apotek Kharisma Farma Denpasar masih dikerjakan secara manual&lt;br /&gt;sehingga pengorganisasian inventaris, laporan dan transaksi belum tersusun secara rapi. Sistem&lt;br /&gt;Informasi manajemen dan inventaris pada Apotek Kharisma Farma Denpasar menggunakan&lt;br /&gt;metode Enterprise Resource Planning &lt;br /&gt;(&lt;br /&gt;ERP&lt;br /&gt;)&lt;br /&gt; dengan rancangan waterfall. Seluruh data yang&lt;br /&gt;terdapat di sistem informasi Apotek Kharisma Farma berpengaruh pada pengambilan keputusan&lt;br /&gt;oleh pihak manajemen dalam pengelolaan Apotek Kharisma Farma. Data – data manual yang&lt;br /&gt;dikonversikan ke dalam database antara lain: data inventaris obat, transaksi penjualan, transaksi&lt;br /&gt;pembelian, laporan obat, penjualan dan pembelian. Kemampuan Sumber Daya Manusia &lt;br /&gt;(&lt;br /&gt;SDM&lt;br /&gt;)&lt;br /&gt;dapat mempengaruhi setiap proses transaksi dan laporan sehingga sistem informasi Apotek ini&lt;br /&gt;diharapkan dapat mendukung operasional apotek dalam aspek…","author":[{"dropping-particle":"","family":"Kurniawan","given":"Vincensia Lusi","non-dropping-particle":"","parse-names":false,"suffix":""},{"dropping-particle":"","family":"Tonyjanto","given":"Christian","non-dropping-particle":"","parse-names":false,"suffix":""},{"dropping-particle":"","family":"Datya","given":"Aulia Iefan","non-dropping-particle":"","parse-names":false,"suffix":""}],"container-title":"Jurnal Teknologi Informasi dan Komputer","id":"ITEM-1","issue":"1","issued":{"date-parts":[["2017"]]},"page":"295-303","title":"Perancangan Sistem Informasi Dengan Metode Enterprise Resource Planning ( Erp ) Untuk Manajemen Dan Inventori Pada Apotek Kharisma Farma Denpasar","type":"article-journal","volume":"3"},"uris":["http://www.mendeley.com/documents/?uuid=54c43910-6b25-4963-baed-c49fac8db110"]}],"mendeley":{"formattedCitation":"[1]","plainTextFormattedCitation":"[1]","previouslyFormattedCitation":"[1]"},"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1]</w:t>
      </w:r>
      <w:r w:rsidR="007A6D2B">
        <w:rPr>
          <w:rFonts w:ascii="Times New Roman" w:hAnsi="Times New Roman" w:cs="Times New Roman"/>
          <w:sz w:val="24"/>
          <w:szCs w:val="24"/>
        </w:rPr>
        <w:fldChar w:fldCharType="end"/>
      </w:r>
    </w:p>
    <w:p w14:paraId="671AD35A" w14:textId="0860B25C" w:rsidR="00917099" w:rsidRPr="00917099" w:rsidRDefault="00C25405"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00917099" w:rsidRPr="00917099">
        <w:rPr>
          <w:rFonts w:ascii="Times New Roman" w:hAnsi="Times New Roman" w:cs="Times New Roman"/>
          <w:sz w:val="24"/>
          <w:szCs w:val="24"/>
        </w:rPr>
        <w:tab/>
        <w:t>Perkembangan teknologi informasi dan komunikasi membuat manajamen perusahaan atau instansi yang ada di Indonesia mengubah secara radikal prinsip - prinsip manajemen yang selama ini digunakan untuk menghasilkan produk dan jasa bagi masyarakat. Dengan kata lain manajemen perusahaan perlu mengubah paradigma manajemen mereka agar sikap dan tindakan mereka dalam menjalankan bisnis menjadi efektif. Salah satu cara yang bisa dilakukan perusahaan atau instansi terkait untuk bertahan adalah memanfaatkan teknologi informasi dan komunikasi. Penggunaan sistem informasi yang sesuai dengan kebutuhan perusahaan dapat meningkatkan efektivitas dan efisiensi kinerja karena informasi - informasi yang tersedia dan dibutuhkan dapat dikelola dengan optimal untuk mendukung berbagai aktivitas perusahaan, dengan demikian profitabilitas dan nilai perusahaan diharapkan mengalami peningkatan.</w:t>
      </w:r>
      <w:r w:rsidR="007A6D2B">
        <w:rPr>
          <w:rFonts w:ascii="Times New Roman" w:hAnsi="Times New Roman" w:cs="Times New Roman"/>
          <w:sz w:val="24"/>
          <w:szCs w:val="24"/>
        </w:rPr>
        <w:fldChar w:fldCharType="begin" w:fldLock="1"/>
      </w:r>
      <w:r w:rsidR="007A6D2B">
        <w:rPr>
          <w:rFonts w:ascii="Times New Roman" w:hAnsi="Times New Roman" w:cs="Times New Roman"/>
          <w:sz w:val="24"/>
          <w:szCs w:val="24"/>
        </w:rPr>
        <w:instrText>ADDIN CSL_CITATION {"citationItems":[{"id":"ITEM-1","itemData":{"abstract":"The purpose of this research was to determine and to analyze the implementation of Enterprise Resource Planning (ERP) system in PT Domusindo Perdana. The results of this research showed that PT Domusindo Perdana using SAP R/3 as its ERP system, but not all of the modules being used. Researchers found there are still weaknesses that PT Domusindo Perdana should improve. The weaknesses include: the SAP system and hardware used by PT Domusindo Perdana is outdated, inadequate servers, SAP R/3 that do not fit with the company's production processes, and SAP R/3 which is not user friendly. Based on these problems, the researchers suggest improvements, namely: PT Domusindo Perdana should immediately replace the ERP system of its software and newer hardware, delete or save it to other storage places the old data that are not used, be selective in choosing the user to operate the ERP system, the IT team and BPO should be more responsive in responding to the problems that exists, and PT Domusindo Perdana should optimize the use of SAP R/3 that can fit well with the division in the company and leave the modules that do not fit with the company's business processes.","author":[{"dropping-particle":"","family":"Utami","given":"S.","non-dropping-particle":"","parse-names":false,"suffix":""},{"dropping-particle":"","family":"Susilo","given":"H.","non-dropping-particle":"","parse-names":false,"suffix":""},{"dropping-particle":"","family":"Riyadi","given":"R.","non-dropping-particle":"","parse-names":false,"suffix":""}],"container-title":"Jurnal Administrasi Bisnis S1 Universitas Brawijaya","id":"ITEM-1","issue":"1","issued":{"date-parts":[["2016"]]},"page":"165-170","title":"ANALISIS PENERAPAN ENTERPRISE RESOURCE PLANNING (ERP) (Studi pada PT Domusindo Perdana)","type":"article-journal","volume":"33"},"uris":["http://www.mendeley.com/documents/?uuid=a6da39fa-2aba-4cf0-83a7-77fa51282945"]}],"mendeley":{"formattedCitation":"[2]","plainTextFormattedCitation":"[2]","previouslyFormattedCitation":"[2]"},"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2]</w:t>
      </w:r>
      <w:r w:rsidR="007A6D2B">
        <w:rPr>
          <w:rFonts w:ascii="Times New Roman" w:hAnsi="Times New Roman" w:cs="Times New Roman"/>
          <w:sz w:val="24"/>
          <w:szCs w:val="24"/>
        </w:rPr>
        <w:fldChar w:fldCharType="end"/>
      </w:r>
    </w:p>
    <w:p w14:paraId="0B2B18F6" w14:textId="3F107C36"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Salah satu teknologi informasi yang dibuat khusus untuk membantu perusahaan adalah Enterprise Resource Planning atau ERP. Perencanaan sumber daya perusahaan atau disebut juga Enterprise Resource Planning (ERP) adalah sebuah sistem informasi yang digunakan oleh perusahaan yang berperan menguhubungkan dan mengoptimalkan proses bisnis dalam pabrik, logistik, distribusi, akutansi, keuangan, dan sumber daya manusia. Bisnis proses merupakan sekelompok aktivitas yang memerlukan satu jenis atau lebih input yang akan menghasilkan output dimana output ini merupakan value untuk konsumen. Teknologi Enterprise Resource Planning (ERP) dapat mengintergritaskan fungsi </w:t>
      </w:r>
      <w:r w:rsidRPr="00917099">
        <w:rPr>
          <w:rFonts w:ascii="Times New Roman" w:hAnsi="Times New Roman" w:cs="Times New Roman"/>
          <w:sz w:val="24"/>
          <w:szCs w:val="24"/>
        </w:rPr>
        <w:lastRenderedPageBreak/>
        <w:t>marketing, fungsi produksi, fungsi logistik, fungsi finance, fungsi sumber daya, fungsi produksi, dan fungsi lainnya. ERP telah berkembang sebagai alat integrasi, memiliki tujuan untuk mengintegritaskan semua aplikasi perusahaa ke pusat penyimpanan data dengan mudah diakses oleh semua bagian yang membutuhkan. mengemukakan integrasi data pada teknologi ERP dilakukan dengan single data entry (sebuah departemen fungsi memasukkan data, maka data ini dapat digunakan oleh fungsi - fungsi lainnya pada perusahaan).</w:t>
      </w:r>
      <w:r w:rsidR="007A6D2B">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bstract":"ERP (Enterprice Resource Planning) adalah suatu cross-functional atau sistem informasi yang diperuntukkan bagi perusahaan manufaktur maupun jasa guna mengintegrasikan dan mengotomasikan proses bisnis di dalam pabrik, logistik, distribusi, akuntansi, keuangan, dan sumber daya manusia. Implementasi ERP merupakan investasi dan juga tulang punggung perusahaan guna meningkatkan efisiensi kinerja serta mengembangkan bisnis. Pada prinsipnya dengan sistem ERP, sebuah industri atau perusahaan dapat berjalan secara optimal dan dapat mengurangi biaya-biaya operasional yang tidak efisien, seperti biaya inventory maupun biaya kerugian akibat kesalahan teknis. ERP berkembang dari Manufacturing Resource Planning (MRP II), yaitu merupakan hasil evolusi dari Material Requirement Planning (MRP) yang berkembang sebelumnya. Sistem ERP secara modular biasanya mengangani proses manufaktur, logistik, distribusi, persediaan, pengapalan, dan akunting perusahaan. Artinya bahwa sistem ini kemudian akan membantu mengontrol seluruh aktivitas bisnis seperti penjualan, pengiriman, produksi, manajemen persediaan, manajemen kualitas dan sumber daya manusia.","author":[{"dropping-particle":"","family":"Verdi","given":"Yasin","non-dropping-particle":"","parse-names":false,"suffix":""}],"container-title":"Manajemen Informatika","id":"ITEM-1","issue":"4","issued":{"date-parts":[["2013"]]},"page":"1-18","title":"Pentingnya Sistem Enterprise Resource Planning (Erp) Dalam Rangka Untuk Membangun Sumber Daya Pada Suatu Perusahaan","type":"article-journal"},"uris":["http://www.mendeley.com/documents/?uuid=19606951-6c73-46e9-af8e-c5860e1a12cb"]}],"mendeley":{"formattedCitation":"[3]","plainTextFormattedCitation":"[3]","previouslyFormattedCitation":"[3]"},"properties":{"noteIndex":0},"schema":"https://github.com/citation-style-language/schema/raw/master/csl-citation.json"}</w:instrText>
      </w:r>
      <w:r w:rsidR="007A6D2B">
        <w:rPr>
          <w:rFonts w:ascii="Times New Roman" w:hAnsi="Times New Roman" w:cs="Times New Roman"/>
          <w:sz w:val="24"/>
          <w:szCs w:val="24"/>
        </w:rPr>
        <w:fldChar w:fldCharType="separate"/>
      </w:r>
      <w:r w:rsidR="007A6D2B" w:rsidRPr="007A6D2B">
        <w:rPr>
          <w:rFonts w:ascii="Times New Roman" w:hAnsi="Times New Roman" w:cs="Times New Roman"/>
          <w:noProof/>
          <w:sz w:val="24"/>
          <w:szCs w:val="24"/>
        </w:rPr>
        <w:t>[3]</w:t>
      </w:r>
      <w:r w:rsidR="007A6D2B">
        <w:rPr>
          <w:rFonts w:ascii="Times New Roman" w:hAnsi="Times New Roman" w:cs="Times New Roman"/>
          <w:sz w:val="24"/>
          <w:szCs w:val="24"/>
        </w:rPr>
        <w:fldChar w:fldCharType="end"/>
      </w:r>
    </w:p>
    <w:p w14:paraId="0F69531D" w14:textId="47B60F2E"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Pusat kesehatan masyarakat, atau disingkat dan lebih dikenal di Indonesia dengan nama Puskesmas, adalah unit pelaksaana teknis (UPT) dinas kesehatan kabupaten/kota yang bertanggung jawab menyelenggarakan pembangunan kesehatan di suatu wilayah kerja UPT. Sebagai unit fungsional pelayanan kesehatan terdepan dalam unit pelaksana teknis dinas kesehatan kabupaten/kota, tugasnya adalah menyelenggarakan sebagian tugas teknis Dinas Kesehatan seperti melaksanakan upaya penyuluhan, pencegahan, dan penanganan kasus - kasus penyakit di wilayah kerjanya, secara terpadu dan terkoordinasi. Sementara pertanggung jawaban secara keseluruhan ada di Dinkes dan sebagian ada di Puskesmas. Beberapa permasalahan di masyarakat yang banyak di jumpai terkait dengan pelayanan kesehatan adalah seperti lamanya waktu yang dihabiskan pasien menunggu giliran periksa, sampai masalah tidak lengkapnya data rujukan, sehingga pasien harus melakukan pemerisaan ulang. Adakalanya bahkan dalam kondisi sakit, pasien diharuskan membawa berkas untuk diserahkan ke petugas laboratorium dan kemudian hasil uji laboratoriumnya diserahkan kembali ke dokter. Hal ini merupakan wujud layanan kesehatan yang tidak efektif dan efisien. </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id":"ITEM-1","issued":{"date-parts":[["1907"]]},"title":"PENGEMBANGAN e-Health BERBASIS ANDROID SEBAGAI SISTEM LAYANAN KESEHATAN YANG EFEKTIF, EFISIEN, MANUSIAWI, ADIL TANPA DISKRIMINASI Ign.","type":"article-journal"},"uris":["http://www.mendeley.com/documents/?uuid=cc085371-525d-4f07-a150-5a494e39de59"]}],"mendeley":{"formattedCitation":"[4]","plainTextFormattedCitation":"[4]","previouslyFormattedCitation":"[4]"},"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4]</w:t>
      </w:r>
      <w:r w:rsidR="0010224F">
        <w:rPr>
          <w:rFonts w:ascii="Times New Roman" w:hAnsi="Times New Roman" w:cs="Times New Roman"/>
          <w:sz w:val="24"/>
          <w:szCs w:val="24"/>
        </w:rPr>
        <w:fldChar w:fldCharType="end"/>
      </w:r>
    </w:p>
    <w:p w14:paraId="56A6266C" w14:textId="42B6A6BE" w:rsidR="00917099" w:rsidRPr="00917099"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Saat ini banyak penyedia sistem aplikasi terintegrasi berusaha menawarkan solusi bisnis yang dapata diandalkan sehingga mampu menghasilaknn best practice bagi penggunanya. Sistem Enterprise Resource Planning (ERP) merupakan sistem yang diperuntukan bagi perusahaan atau instansi untuk mengintegrasikan dan mengotomatisasikan proses bisnis yang berhubungan dengan aspek operasi, produksi maupun distribusi di perusahaan atau instansi bersangkutan. Secara teknis Enterprise Resource Planning (ERP) berfungsi mengintegrasikan berbagai sistem informasi yang tersebar di masing - masing departemen (unit fungsional) di sebuah lembaga. Dengan adanya sistem yang terintegrasi maka masing - masing unit fungsional dalam lembaga tersebut dapat saling berbagi data dan informasi yang pada akhirnya meningkatkan sinergi antar elemen di perusahaan yang menerapkannya.</w:t>
      </w:r>
    </w:p>
    <w:p w14:paraId="72698102" w14:textId="4B4ED82E" w:rsidR="00C25405" w:rsidRDefault="00917099" w:rsidP="00584785">
      <w:pPr>
        <w:widowControl w:val="0"/>
        <w:autoSpaceDE w:val="0"/>
        <w:autoSpaceDN w:val="0"/>
        <w:adjustRightInd w:val="0"/>
        <w:spacing w:after="0" w:line="360" w:lineRule="auto"/>
        <w:ind w:left="709" w:right="4"/>
        <w:jc w:val="both"/>
        <w:rPr>
          <w:rFonts w:ascii="Times New Roman" w:hAnsi="Times New Roman" w:cs="Times New Roman"/>
          <w:sz w:val="24"/>
          <w:szCs w:val="24"/>
        </w:rPr>
      </w:pPr>
      <w:r>
        <w:rPr>
          <w:rFonts w:ascii="Times New Roman" w:hAnsi="Times New Roman" w:cs="Times New Roman"/>
          <w:sz w:val="24"/>
          <w:szCs w:val="24"/>
        </w:rPr>
        <w:tab/>
      </w:r>
      <w:r w:rsidRPr="00917099">
        <w:rPr>
          <w:rFonts w:ascii="Times New Roman" w:hAnsi="Times New Roman" w:cs="Times New Roman"/>
          <w:sz w:val="24"/>
          <w:szCs w:val="24"/>
        </w:rPr>
        <w:tab/>
        <w:t xml:space="preserve">Produktivitas, penurunan inefisiensi, dan peningkatan kualitas produk. Dalam </w:t>
      </w:r>
      <w:r w:rsidRPr="00917099">
        <w:rPr>
          <w:rFonts w:ascii="Times New Roman" w:hAnsi="Times New Roman" w:cs="Times New Roman"/>
          <w:sz w:val="24"/>
          <w:szCs w:val="24"/>
        </w:rPr>
        <w:lastRenderedPageBreak/>
        <w:t>pencapaian standarisasi proses operasim terlebih dahulu dilakukan standarisasi data dan informasi melalui keseragaman pelaporan, terutama unjumlah dan jenis yang berbeda - beda. Banyak lembaga di Indonesia yang berhasil mengimplementasikan sistem Enterprise Resource Planning (ERP) bagi lembaga mereka.</w:t>
      </w:r>
      <w:r w:rsidR="0010224F">
        <w:rPr>
          <w:rFonts w:ascii="Times New Roman" w:hAnsi="Times New Roman" w:cs="Times New Roman"/>
          <w:sz w:val="24"/>
          <w:szCs w:val="24"/>
        </w:rPr>
        <w:fldChar w:fldCharType="begin" w:fldLock="1"/>
      </w:r>
      <w:r w:rsidR="0010224F">
        <w:rPr>
          <w:rFonts w:ascii="Times New Roman" w:hAnsi="Times New Roman" w:cs="Times New Roman"/>
          <w:sz w:val="24"/>
          <w:szCs w:val="24"/>
        </w:rPr>
        <w:instrText>ADDIN CSL_CITATION {"citationItems":[{"id":"ITEM-1","itemData":{"author":[{"dropping-particle":"","family":"Trilaksana","given":"Ahmad Raymond","non-dropping-particle":"","parse-names":false,"suffix":""}],"id":"ITEM-1","issue":"Sistem Informasi ERP pada","issued":{"date-parts":[["2019"]]},"title":"Sistem Informasi ERP pada PT Bentoel Prima Abstrak","type":"article-journal"},"uris":["http://www.mendeley.com/documents/?uuid=72d745a4-369b-41dd-88cf-ea9d3b1a7051"]}],"mendeley":{"formattedCitation":"[5]","plainTextFormattedCitation":"[5]"},"properties":{"noteIndex":0},"schema":"https://github.com/citation-style-language/schema/raw/master/csl-citation.json"}</w:instrText>
      </w:r>
      <w:r w:rsidR="0010224F">
        <w:rPr>
          <w:rFonts w:ascii="Times New Roman" w:hAnsi="Times New Roman" w:cs="Times New Roman"/>
          <w:sz w:val="24"/>
          <w:szCs w:val="24"/>
        </w:rPr>
        <w:fldChar w:fldCharType="separate"/>
      </w:r>
      <w:r w:rsidR="0010224F" w:rsidRPr="0010224F">
        <w:rPr>
          <w:rFonts w:ascii="Times New Roman" w:hAnsi="Times New Roman" w:cs="Times New Roman"/>
          <w:noProof/>
          <w:sz w:val="24"/>
          <w:szCs w:val="24"/>
        </w:rPr>
        <w:t>[5]</w:t>
      </w:r>
      <w:r w:rsidR="0010224F">
        <w:rPr>
          <w:rFonts w:ascii="Times New Roman" w:hAnsi="Times New Roman" w:cs="Times New Roman"/>
          <w:sz w:val="24"/>
          <w:szCs w:val="24"/>
        </w:rPr>
        <w:fldChar w:fldCharType="end"/>
      </w:r>
    </w:p>
    <w:p w14:paraId="08EBC905" w14:textId="4EAFCA5A" w:rsidR="00BD4A88" w:rsidRDefault="00917099" w:rsidP="00BD4A88">
      <w:pPr>
        <w:widowControl w:val="0"/>
        <w:autoSpaceDE w:val="0"/>
        <w:autoSpaceDN w:val="0"/>
        <w:adjustRightInd w:val="0"/>
        <w:spacing w:after="0" w:line="360" w:lineRule="auto"/>
        <w:ind w:left="720" w:right="4" w:firstLine="720"/>
        <w:jc w:val="both"/>
        <w:rPr>
          <w:rFonts w:ascii="Times New Roman" w:hAnsi="Times New Roman" w:cs="Times New Roman"/>
          <w:sz w:val="24"/>
          <w:szCs w:val="24"/>
        </w:rPr>
      </w:pPr>
      <w:r w:rsidRPr="00917099">
        <w:rPr>
          <w:rFonts w:ascii="Times New Roman" w:hAnsi="Times New Roman" w:cs="Times New Roman"/>
          <w:sz w:val="24"/>
          <w:szCs w:val="24"/>
        </w:rPr>
        <w:t xml:space="preserve">Oleh karena itu, peneliti mengusulkan untuk menerapkan sistem Enterprise Resource Planning (ERP) pada puskesmas kecamatan Jatirogo yang notabenenya memiliki proses bisnis yang besar dan pengintegrasian data agar meningkatkan kepercayaan masyarakat terhadap pelayanan pusekesmas jatirogo serta menstadarisasi proses bisnis untuk mencapai nilai integrasi yang diinginkan. </w:t>
      </w:r>
    </w:p>
    <w:p w14:paraId="48F2C9EB" w14:textId="77777777" w:rsidR="00BD4A88" w:rsidRDefault="00BD4A88" w:rsidP="00BD4A88">
      <w:pPr>
        <w:widowControl w:val="0"/>
        <w:autoSpaceDE w:val="0"/>
        <w:autoSpaceDN w:val="0"/>
        <w:adjustRightInd w:val="0"/>
        <w:spacing w:after="0" w:line="360" w:lineRule="auto"/>
        <w:ind w:left="720" w:right="4" w:firstLine="720"/>
        <w:jc w:val="both"/>
        <w:rPr>
          <w:rFonts w:ascii="Times New Roman" w:hAnsi="Times New Roman" w:cs="Times New Roman"/>
          <w:sz w:val="24"/>
          <w:szCs w:val="24"/>
        </w:rPr>
      </w:pPr>
    </w:p>
    <w:p w14:paraId="6BEC9CCB" w14:textId="77777777" w:rsidR="00BD4A88" w:rsidRDefault="00BD4A88" w:rsidP="00BD4A8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sidRPr="00AB3E6D">
        <w:rPr>
          <w:rFonts w:ascii="Times New Roman" w:hAnsi="Times New Roman" w:cs="Times New Roman"/>
          <w:b/>
          <w:bCs/>
          <w:sz w:val="24"/>
          <w:szCs w:val="24"/>
        </w:rPr>
        <w:t>1.2 Perumusan Masalah</w:t>
      </w:r>
    </w:p>
    <w:p w14:paraId="6F4817A5" w14:textId="77777777" w:rsidR="00BD4A88" w:rsidRPr="00AB3E6D" w:rsidRDefault="00BD4A88" w:rsidP="00BD4A88">
      <w:pPr>
        <w:widowControl w:val="0"/>
        <w:autoSpaceDE w:val="0"/>
        <w:autoSpaceDN w:val="0"/>
        <w:adjustRightInd w:val="0"/>
        <w:spacing w:after="0" w:line="360" w:lineRule="auto"/>
        <w:ind w:left="709" w:right="4" w:firstLine="360"/>
        <w:jc w:val="both"/>
        <w:rPr>
          <w:rFonts w:ascii="Times New Roman" w:hAnsi="Times New Roman" w:cs="Times New Roman"/>
          <w:b/>
          <w:bCs/>
          <w:sz w:val="24"/>
          <w:szCs w:val="24"/>
        </w:rPr>
      </w:pPr>
      <w:r>
        <w:rPr>
          <w:rFonts w:ascii="Times New Roman" w:hAnsi="Times New Roman" w:cs="Times New Roman"/>
          <w:sz w:val="24"/>
          <w:szCs w:val="24"/>
        </w:rPr>
        <w:t>Ada 3 poin penting di dalam perumusan masalah, yaitu apa masalahnya, apa solusi yang digagas dan pertanyaan penelitian.</w:t>
      </w:r>
    </w:p>
    <w:p w14:paraId="3BC0178B" w14:textId="77777777" w:rsidR="00BD4A88" w:rsidRPr="00AB3E6D"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1.2.1 Masalah Penelitian</w:t>
      </w:r>
    </w:p>
    <w:p w14:paraId="5353FA0D" w14:textId="77777777" w:rsidR="00BD4A88" w:rsidRPr="00AB3E6D"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57AC944C" w14:textId="77777777" w:rsidR="00BD4A88" w:rsidRPr="00AB3E6D"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1.2.2 Metode Usulan</w:t>
      </w:r>
    </w:p>
    <w:p w14:paraId="12C1FDB4" w14:textId="77777777" w:rsidR="00BD4A88" w:rsidRPr="00AB3E6D"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372EB0EB"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sidRPr="00AB3E6D">
        <w:rPr>
          <w:rFonts w:ascii="Times New Roman" w:hAnsi="Times New Roman" w:cs="Times New Roman"/>
          <w:b/>
          <w:bCs/>
          <w:sz w:val="24"/>
          <w:szCs w:val="24"/>
        </w:rPr>
        <w:tab/>
        <w:t>1.2.3 Pertanyaan Penelitian</w:t>
      </w:r>
    </w:p>
    <w:p w14:paraId="1545E8A3"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35FA70B5" w14:textId="77777777" w:rsidR="00BD4A88" w:rsidRDefault="00BD4A88" w:rsidP="00BD4A8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1.3 Tujuan dan Manfaat</w:t>
      </w:r>
    </w:p>
    <w:p w14:paraId="63C2B222"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3F38AF26"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tab/>
        <w:t>1.3.1 Tujuan Penelitian</w:t>
      </w:r>
    </w:p>
    <w:p w14:paraId="7CA414C0"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3DBD02AF"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tab/>
        <w:t>1.3.2 Manfaat</w:t>
      </w:r>
    </w:p>
    <w:p w14:paraId="171CD402" w14:textId="77777777" w:rsidR="00BD4A88" w:rsidRDefault="00BD4A88" w:rsidP="00BD4A88">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47FE21CC" w14:textId="77777777" w:rsidR="00BD4A88" w:rsidRDefault="00BD4A88" w:rsidP="00BD4A8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1.4 Batasan – Batasan</w:t>
      </w:r>
    </w:p>
    <w:p w14:paraId="7B637D7A" w14:textId="77777777" w:rsidR="00BD4A88" w:rsidRDefault="00BD4A88" w:rsidP="00BD4A8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p>
    <w:p w14:paraId="32D1A084" w14:textId="77777777" w:rsidR="00BD4A88" w:rsidRDefault="00BD4A88" w:rsidP="00BD4A88">
      <w:pPr>
        <w:widowControl w:val="0"/>
        <w:autoSpaceDE w:val="0"/>
        <w:autoSpaceDN w:val="0"/>
        <w:adjustRightInd w:val="0"/>
        <w:spacing w:after="0" w:line="360" w:lineRule="auto"/>
        <w:ind w:left="284" w:right="4"/>
        <w:jc w:val="both"/>
        <w:rPr>
          <w:rFonts w:ascii="Times New Roman" w:hAnsi="Times New Roman" w:cs="Times New Roman"/>
          <w:b/>
          <w:bCs/>
          <w:sz w:val="24"/>
          <w:szCs w:val="24"/>
        </w:rPr>
      </w:pPr>
      <w:r>
        <w:rPr>
          <w:rFonts w:ascii="Times New Roman" w:hAnsi="Times New Roman" w:cs="Times New Roman"/>
          <w:b/>
          <w:bCs/>
          <w:sz w:val="24"/>
          <w:szCs w:val="24"/>
        </w:rPr>
        <w:t>1.5 Sistematika Proposal</w:t>
      </w:r>
    </w:p>
    <w:p w14:paraId="2F07B0B6" w14:textId="77777777" w:rsidR="00BD4A88" w:rsidRDefault="00BD4A88" w:rsidP="00BD4A88">
      <w:pPr>
        <w:widowControl w:val="0"/>
        <w:autoSpaceDE w:val="0"/>
        <w:autoSpaceDN w:val="0"/>
        <w:adjustRightInd w:val="0"/>
        <w:spacing w:after="0" w:line="360" w:lineRule="auto"/>
        <w:ind w:left="284" w:right="4" w:firstLine="567"/>
        <w:jc w:val="both"/>
        <w:rPr>
          <w:rFonts w:ascii="Times New Roman" w:hAnsi="Times New Roman" w:cs="Times New Roman"/>
          <w:sz w:val="24"/>
          <w:szCs w:val="24"/>
        </w:rPr>
      </w:pPr>
      <w:r>
        <w:rPr>
          <w:rFonts w:ascii="Times New Roman" w:hAnsi="Times New Roman" w:cs="Times New Roman"/>
          <w:sz w:val="24"/>
          <w:szCs w:val="24"/>
        </w:rPr>
        <w:t>Sistematika penulisan proposal dalam skrispsi ini adalah sebagai berikut :</w:t>
      </w:r>
    </w:p>
    <w:p w14:paraId="5512F7E7" w14:textId="77777777" w:rsidR="00BD4A88" w:rsidRDefault="00BD4A88" w:rsidP="00BD4A88">
      <w:pPr>
        <w:widowControl w:val="0"/>
        <w:autoSpaceDE w:val="0"/>
        <w:autoSpaceDN w:val="0"/>
        <w:adjustRightInd w:val="0"/>
        <w:spacing w:after="0" w:line="360" w:lineRule="auto"/>
        <w:ind w:left="284" w:right="4" w:firstLine="283"/>
        <w:jc w:val="both"/>
        <w:rPr>
          <w:rFonts w:ascii="Times New Roman" w:hAnsi="Times New Roman" w:cs="Times New Roman"/>
          <w:sz w:val="24"/>
          <w:szCs w:val="24"/>
        </w:rPr>
      </w:pPr>
      <w:r>
        <w:rPr>
          <w:rFonts w:ascii="Times New Roman" w:hAnsi="Times New Roman" w:cs="Times New Roman"/>
          <w:sz w:val="24"/>
          <w:szCs w:val="24"/>
        </w:rPr>
        <w:t>BAB I : PENDAHULUAN</w:t>
      </w:r>
    </w:p>
    <w:p w14:paraId="53BD4530" w14:textId="77777777" w:rsidR="00BD4A88" w:rsidRDefault="00BD4A88"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Pada bab ini menjelaskan tentang latar belakang penelitian, perumusan masalah, tujuan, manfaat, metode penelitian, serta sistematika penulisan.</w:t>
      </w:r>
    </w:p>
    <w:p w14:paraId="1F142E56" w14:textId="77777777" w:rsidR="00BD4A88" w:rsidRDefault="00BD4A88" w:rsidP="00BD4A8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BAB II : STUDI PUSTAKA</w:t>
      </w:r>
    </w:p>
    <w:p w14:paraId="6442624C" w14:textId="77777777" w:rsidR="00BD4A88" w:rsidRDefault="00BD4A88"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lastRenderedPageBreak/>
        <w:t>Bab ini  membahas mengenai landasan  teori yang digunakan dalam penyusunan dan pembuatan penelitian.</w:t>
      </w:r>
    </w:p>
    <w:p w14:paraId="61C1DB45" w14:textId="77777777" w:rsidR="00BD4A88" w:rsidRDefault="00BD4A88" w:rsidP="00BD4A8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BAB III : ANALISA DAN PERANCANGAN SISTEM</w:t>
      </w:r>
    </w:p>
    <w:p w14:paraId="6505C1DA" w14:textId="77777777" w:rsidR="00BD4A88" w:rsidRDefault="00BD4A88"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Pada bab ini menjelaskan tentang rancangan sistem dan keseluruhan sistem yang dibuat beserta rancangan alur flowchart pada tiap – tiap proses sistem.</w:t>
      </w:r>
    </w:p>
    <w:p w14:paraId="28EAB598" w14:textId="77777777" w:rsidR="00BD4A88" w:rsidRDefault="00BD4A88" w:rsidP="00BD4A8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BAB IV : IMPLEMENTASI SISTEM</w:t>
      </w:r>
    </w:p>
    <w:p w14:paraId="4F454330" w14:textId="77777777" w:rsidR="00BD4A88" w:rsidRDefault="00BD4A88"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Meliputi hasil yang telah dicapai dari penelitian ini dan implementasi sistem berdasarkan perancangan, sehingga dapat ditarik suatu kesimpulan.</w:t>
      </w:r>
    </w:p>
    <w:p w14:paraId="2F2F6068" w14:textId="77777777" w:rsidR="00BD4A88" w:rsidRDefault="00BD4A88" w:rsidP="00BD4A88">
      <w:pPr>
        <w:widowControl w:val="0"/>
        <w:autoSpaceDE w:val="0"/>
        <w:autoSpaceDN w:val="0"/>
        <w:adjustRightInd w:val="0"/>
        <w:spacing w:after="0" w:line="360" w:lineRule="auto"/>
        <w:ind w:left="567" w:right="4"/>
        <w:jc w:val="both"/>
        <w:rPr>
          <w:rFonts w:ascii="Times New Roman" w:hAnsi="Times New Roman" w:cs="Times New Roman"/>
          <w:sz w:val="24"/>
          <w:szCs w:val="24"/>
        </w:rPr>
      </w:pPr>
      <w:r>
        <w:rPr>
          <w:rFonts w:ascii="Times New Roman" w:hAnsi="Times New Roman" w:cs="Times New Roman"/>
          <w:sz w:val="24"/>
          <w:szCs w:val="24"/>
        </w:rPr>
        <w:t>BAB IV : PENUTUP</w:t>
      </w:r>
    </w:p>
    <w:p w14:paraId="37DFDD1A" w14:textId="77777777" w:rsidR="00BF31F9" w:rsidRDefault="00BD4A88"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t>Pada bab penutup ini menjelaskan tentang kesimpulan hasil uji coba yang telah dilakukan serta saran yang menjadi masukan dalam pengembangan penelitian berikutnya</w:t>
      </w:r>
      <w:r w:rsidR="00603A15">
        <w:rPr>
          <w:rFonts w:ascii="Times New Roman" w:hAnsi="Times New Roman" w:cs="Times New Roman"/>
          <w:sz w:val="24"/>
          <w:szCs w:val="24"/>
        </w:rPr>
        <w:t>.</w:t>
      </w:r>
    </w:p>
    <w:p w14:paraId="0A556CA7" w14:textId="4B708D0C" w:rsidR="00603A15" w:rsidRDefault="00603A15" w:rsidP="00BD4A88">
      <w:pPr>
        <w:widowControl w:val="0"/>
        <w:autoSpaceDE w:val="0"/>
        <w:autoSpaceDN w:val="0"/>
        <w:adjustRightInd w:val="0"/>
        <w:spacing w:after="0" w:line="360" w:lineRule="auto"/>
        <w:ind w:left="567" w:right="4" w:firstLine="284"/>
        <w:jc w:val="both"/>
        <w:rPr>
          <w:rFonts w:ascii="Times New Roman" w:hAnsi="Times New Roman" w:cs="Times New Roman"/>
          <w:sz w:val="24"/>
          <w:szCs w:val="24"/>
        </w:rPr>
      </w:pPr>
      <w:r>
        <w:rPr>
          <w:rFonts w:ascii="Times New Roman" w:hAnsi="Times New Roman" w:cs="Times New Roman"/>
          <w:sz w:val="24"/>
          <w:szCs w:val="24"/>
        </w:rPr>
        <w:br w:type="page"/>
      </w:r>
    </w:p>
    <w:p w14:paraId="5788B1D9" w14:textId="4F6EE8C3" w:rsidR="00BD4A88" w:rsidRPr="00603A15" w:rsidRDefault="00603A15" w:rsidP="00603A15">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603A15">
        <w:rPr>
          <w:rFonts w:ascii="Times New Roman" w:hAnsi="Times New Roman" w:cs="Times New Roman"/>
          <w:b/>
          <w:bCs/>
          <w:sz w:val="24"/>
          <w:szCs w:val="24"/>
        </w:rPr>
        <w:lastRenderedPageBreak/>
        <w:t>BAB II</w:t>
      </w:r>
    </w:p>
    <w:p w14:paraId="6CE461A5" w14:textId="5EA03B1E" w:rsidR="00603A15" w:rsidRDefault="00603A15" w:rsidP="00603A15">
      <w:pPr>
        <w:widowControl w:val="0"/>
        <w:autoSpaceDE w:val="0"/>
        <w:autoSpaceDN w:val="0"/>
        <w:adjustRightInd w:val="0"/>
        <w:spacing w:after="0" w:line="360" w:lineRule="auto"/>
        <w:ind w:right="4"/>
        <w:jc w:val="center"/>
        <w:rPr>
          <w:rFonts w:ascii="Times New Roman" w:hAnsi="Times New Roman" w:cs="Times New Roman"/>
          <w:b/>
          <w:bCs/>
          <w:sz w:val="24"/>
          <w:szCs w:val="24"/>
        </w:rPr>
      </w:pPr>
      <w:r w:rsidRPr="00603A15">
        <w:rPr>
          <w:rFonts w:ascii="Times New Roman" w:hAnsi="Times New Roman" w:cs="Times New Roman"/>
          <w:b/>
          <w:bCs/>
          <w:sz w:val="24"/>
          <w:szCs w:val="24"/>
        </w:rPr>
        <w:t>TINJAUAN PUSTAKA</w:t>
      </w:r>
    </w:p>
    <w:p w14:paraId="4408D599" w14:textId="3B9708FC" w:rsidR="00603A15" w:rsidRDefault="00603A15" w:rsidP="00603A15">
      <w:pPr>
        <w:widowControl w:val="0"/>
        <w:autoSpaceDE w:val="0"/>
        <w:autoSpaceDN w:val="0"/>
        <w:adjustRightInd w:val="0"/>
        <w:spacing w:after="0" w:line="360" w:lineRule="auto"/>
        <w:ind w:left="284" w:right="4"/>
        <w:rPr>
          <w:rFonts w:ascii="Times New Roman" w:hAnsi="Times New Roman" w:cs="Times New Roman"/>
          <w:b/>
          <w:bCs/>
          <w:sz w:val="24"/>
          <w:szCs w:val="24"/>
        </w:rPr>
      </w:pPr>
      <w:r>
        <w:rPr>
          <w:rFonts w:ascii="Times New Roman" w:hAnsi="Times New Roman" w:cs="Times New Roman"/>
          <w:b/>
          <w:bCs/>
          <w:sz w:val="24"/>
          <w:szCs w:val="24"/>
        </w:rPr>
        <w:t>2.1. Landasan Teori</w:t>
      </w:r>
    </w:p>
    <w:p w14:paraId="3E37FBD5" w14:textId="77777777" w:rsidR="00603A15" w:rsidRPr="00603A15" w:rsidRDefault="00603A15" w:rsidP="00603A15">
      <w:pPr>
        <w:pStyle w:val="NormalWeb"/>
        <w:spacing w:before="0" w:beforeAutospacing="0" w:after="0" w:afterAutospacing="0" w:line="360" w:lineRule="auto"/>
        <w:ind w:left="709"/>
        <w:jc w:val="both"/>
      </w:pPr>
      <w:r>
        <w:rPr>
          <w:b/>
          <w:bCs/>
        </w:rPr>
        <w:tab/>
      </w:r>
      <w:r w:rsidRPr="00603A15">
        <w:rPr>
          <w:color w:val="000000"/>
        </w:rPr>
        <w:t>2.1.1 Sistem Informasi</w:t>
      </w:r>
    </w:p>
    <w:p w14:paraId="04C4E516" w14:textId="3B220140"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Sistem informasi adalah suatu sistem yang dibuat oleh manusia yang terdiri dari komponen - komponen dalam perusahaan untuk mencapai satu tujuan yaitu menyajikan informasi. Sistem informasi dalam suatu perusahaan dapat dikatakan sebagai suatu sistem yang menyediakan inforamsi bagi semua tingkatan dalam peruasahaan tersebut kapan saja diperlukan. [319-925-1-PB]</w:t>
      </w:r>
    </w:p>
    <w:p w14:paraId="10953425" w14:textId="3937C561"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Sistem informasi dibagi menjadi dua yaitu sistem informasi manajemen (SIM) dan sistem informasi akuntansi (SIA). sistem informasi manajemen adalah sistem perencanaan bagian dari pengendalian internal suatu bisnis yang meliputi pemanfaatan manusia, dokumen, teknologi, dan prosedur oleh akuntansi manajemen untuk memecahkan masalah bisnis seperti biaya produk, layanan, atau suatu strategi bisnis. Sistem informasi akuntansi adalah kumpulan sumber daya seperti manusia dan peralatan, yang dirancang untuk mengubah data keuangan dan data lainnya menjadi informasi yang dikomunikasikan kepada berbagai pihak pengambilan keputusam.</w:t>
      </w:r>
    </w:p>
    <w:p w14:paraId="46FE16EE" w14:textId="195DA962"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Sistem informasi manajemen menurut O’Brien (2002) dikatakan bahwa SIM adalah sutu sistem terpadu yang menyediakan informasi untuk mendukung kegiatan operasional, manajemen dan fungsi pengambilan keputusan dari sutau organisasi. Sistem informasi manajamen (SIM) merupakan sistem informasi yang menghasilkan hasil keluaran (output) dengan menggunakan masukan (input) dan berbagai proses yang diperlukan untuk memenuhi tujuan tertentu dalam suatu kegiatan manajemen. [SISTEM _ INFORMASI _ ERP PADA PT BENTOEL]</w:t>
      </w:r>
    </w:p>
    <w:p w14:paraId="1CC277BD"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ab/>
        <w:t>Terdapat 3 peran utama sistem informasi dalam bisnis yaitu :</w:t>
      </w:r>
    </w:p>
    <w:p w14:paraId="6B7847E1" w14:textId="77777777" w:rsidR="00603A15" w:rsidRPr="00603A15" w:rsidRDefault="00603A15" w:rsidP="00603A15">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r w:rsidRPr="00603A15">
        <w:rPr>
          <w:rFonts w:ascii="Times New Roman" w:eastAsia="Times New Roman" w:hAnsi="Times New Roman" w:cs="Times New Roman"/>
          <w:color w:val="000000"/>
          <w:sz w:val="24"/>
          <w:szCs w:val="24"/>
        </w:rPr>
        <w:t>Mendukung proses bisnis dan operasional.</w:t>
      </w:r>
    </w:p>
    <w:p w14:paraId="006A61C0" w14:textId="77777777" w:rsidR="00603A15" w:rsidRPr="00603A15" w:rsidRDefault="00603A15" w:rsidP="00603A15">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r w:rsidRPr="00603A15">
        <w:rPr>
          <w:rFonts w:ascii="Times New Roman" w:eastAsia="Times New Roman" w:hAnsi="Times New Roman" w:cs="Times New Roman"/>
          <w:color w:val="000000"/>
          <w:sz w:val="24"/>
          <w:szCs w:val="24"/>
        </w:rPr>
        <w:t>Mendukung pengambilan keputusan.</w:t>
      </w:r>
    </w:p>
    <w:p w14:paraId="0C34C284" w14:textId="77777777" w:rsidR="00603A15" w:rsidRPr="00603A15" w:rsidRDefault="00603A15" w:rsidP="00603A15">
      <w:pPr>
        <w:numPr>
          <w:ilvl w:val="0"/>
          <w:numId w:val="2"/>
        </w:numPr>
        <w:spacing w:after="0" w:line="360" w:lineRule="auto"/>
        <w:ind w:left="1276" w:firstLine="425"/>
        <w:jc w:val="both"/>
        <w:textAlignment w:val="baseline"/>
        <w:rPr>
          <w:rFonts w:ascii="Times New Roman" w:eastAsia="Times New Roman" w:hAnsi="Times New Roman" w:cs="Times New Roman"/>
          <w:color w:val="000000"/>
          <w:sz w:val="24"/>
          <w:szCs w:val="24"/>
        </w:rPr>
      </w:pPr>
      <w:r w:rsidRPr="00603A15">
        <w:rPr>
          <w:rFonts w:ascii="Times New Roman" w:eastAsia="Times New Roman" w:hAnsi="Times New Roman" w:cs="Times New Roman"/>
          <w:color w:val="000000"/>
          <w:sz w:val="24"/>
          <w:szCs w:val="24"/>
        </w:rPr>
        <w:t>Mendukung strategi untuk keunggulan kompetitif.</w:t>
      </w:r>
    </w:p>
    <w:p w14:paraId="5F170B88"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122253FC"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2 Enterprise Resource Planning</w:t>
      </w:r>
    </w:p>
    <w:p w14:paraId="49FCB82C"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Enterprise Resource Planning adalah perangkat lunak yang didedikasikan untuk mengelola semua proses bisnis dengan menggunakan file aplikasi terintegrasi dan </w:t>
      </w:r>
      <w:r w:rsidRPr="00603A15">
        <w:rPr>
          <w:rFonts w:ascii="Times New Roman" w:eastAsia="Times New Roman" w:hAnsi="Times New Roman" w:cs="Times New Roman"/>
          <w:color w:val="000000"/>
          <w:sz w:val="24"/>
          <w:szCs w:val="24"/>
        </w:rPr>
        <w:lastRenderedPageBreak/>
        <w:t>komprehensif untuk dikelola tugas dan operasi yang berbeda di berbagai bidang seperti perencanaan, produksi, penjualan, pemasaran, sumber daya manusia, pembelian, dan menyatukannya dalam satu platform yang mengarah pada perubahan nyata yang efektif di tingkat organisasi dan peningkatan tingkat pendapatan. Munculnya software ERP sebagai cara untuk mengintegrasikan proses dan fungsi organisasi dalam satu teknik yang terpadu dan canggih dengan berbagi database yang sama sedemikian rupa sehingga mendukung implementasi yang efektif dan efisien dari berbagai operasi dalam organisasi. [14963]</w:t>
      </w:r>
    </w:p>
    <w:p w14:paraId="7F3250B7"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484F696D"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3 Puskesmas</w:t>
      </w:r>
    </w:p>
    <w:p w14:paraId="298C58A2" w14:textId="6051569A"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Puskesmas sebagai tingkat pertama fasilitas kesehatan yang relevan untuk menerapkan prinsip - prinsip Pelayanan kesehatan masyarakat untuk menyediakan layanan yang komprehensif,yaitu : promosi, pencegahan dan program kuratif untuk memaksimalkan individu kemandirian, kerjasama dan kemitraan dengan sektor lain untuk pencegahan dan mengontrol kesehatan, dukungan sistem kesehatan, sistem rujukan dan pelayanan kesehatan. Menurut rejeki, pusat kesehatan masyarakat (puskesmas) sebagai pendamping teknik fasilitasi yang baik sehingga dapat memimpin aktif desa siaga. Namun pendampingan yang dilakukan dalam pembangunan puskesma perdesaan belum merealisasikan pembangunan masyarakat, melainkan lebih ke arah mobilisasi sosial. [3933-15971-1-PB]</w:t>
      </w:r>
    </w:p>
    <w:p w14:paraId="0831171F"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5E50B2B0"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4 PHP</w:t>
      </w:r>
    </w:p>
    <w:p w14:paraId="58E3ED24" w14:textId="67879B74"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PHP adalah bahasa scripting server-side, Bahasa pemrograman yang digunakan untuk mengembangkan situs web statis atau web dinamis atau aplikasi web. PHP merupakan akronim dari Hypertext Pre-processor, yang sebelumnya disebut Personel Home Pages. PHP merupakan bahasa pemrograman yang popular hingga saat ini mengalahkan beberapa bahasa pemrograman lainnya termasuk ASP.NET. Dalam pembuatan website, dengan menggunakan beberapa fungsi yang ada di PHP websit bisa berubah menjadi dinamis.</w:t>
      </w:r>
    </w:p>
    <w:p w14:paraId="3B0D6ACD"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Pada prinsipnya server akan bekerja apabila ada permintaan dari client . Dalam hal ini client menggunakan kode-kode PHP unutk mengirimkan permintaan ke server. Sistem kerja dari PHP diawali dengan permintaan yang berasal dari halaman website oleh browser. Berdasarkan URL atau alamat website dalam jaringan internet, </w:t>
      </w:r>
      <w:r w:rsidRPr="00603A15">
        <w:rPr>
          <w:rFonts w:ascii="Times New Roman" w:eastAsia="Times New Roman" w:hAnsi="Times New Roman" w:cs="Times New Roman"/>
          <w:color w:val="000000"/>
          <w:sz w:val="24"/>
          <w:szCs w:val="24"/>
        </w:rPr>
        <w:lastRenderedPageBreak/>
        <w:t>browser akan menemukan sebuah alamat dari webserver, mengidentifikasi halaman yang dikehendaki, dan menyampaikan segala informasi yang dibutuhkan oleh webserver.</w:t>
      </w:r>
    </w:p>
    <w:p w14:paraId="0CC70375"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Selanjutnya webserver akan mencairkan berkas yang diminta dan menampilkan isinya di browser. Browser yang mendapatkan isinya segera menerjemahkan kode HTML dan menampilkannya. Lalu bagaiman apabila yang dipanggil oleh user adalah halaman yang mengandung script PHP ? pada prinsipnya sama dengan memanggil kode HTML, namun pada saat permintaan dikirim ke web-serve, web-server akan memeriksa tipe file yang diminta user. Jika tipe file yang diminta adalah PHP, maka akan memeriksa isi script dari halaman PHP tersebut.</w:t>
      </w:r>
      <w:r w:rsidRPr="00603A15">
        <w:rPr>
          <w:rFonts w:ascii="Times New Roman" w:eastAsia="Times New Roman" w:hAnsi="Times New Roman" w:cs="Times New Roman"/>
          <w:i/>
          <w:iCs/>
          <w:color w:val="000000"/>
          <w:sz w:val="24"/>
          <w:szCs w:val="24"/>
          <w:shd w:val="clear" w:color="auto" w:fill="FFFF00"/>
        </w:rPr>
        <w:t>[A. Firman, H. F. Wowor, X. Najoan, J. Teknik, E. Fakultas, and T. Unsrat, “Sistem Informasi Perpustakaan Online Berbasis Web,” E-Journal Tek. Elektro Dan Komput., vol. 5, no. 2, pp. 29–36, 2016.]</w:t>
      </w:r>
    </w:p>
    <w:p w14:paraId="49DC4FD5"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23EF7E4A"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5 Codeigniter</w:t>
      </w:r>
    </w:p>
    <w:p w14:paraId="35CCA38B" w14:textId="78DFE1F0"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Menurut Betha Sidik (2012) Codeigniter adalah “Sebuah framework php yang bersifat open source dan menggunakan metode MVC (model, view, controller) untuk memudahkan developer atau programmer dalam membangun sebuah aplikasi berbasis web tanpa harus membuatnya dari awal”. [24-124]</w:t>
      </w:r>
    </w:p>
    <w:p w14:paraId="06AAC9FD"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Dalam situs resmi codeigniter, (Official website Codeigniter, 2020) menyebutkan codeigniter adalah kerangka pengembangan aplikasi-toolkit untuk orang yang membangun situs web menggunakan PHP Tujuannya adalah untuk memungkinkan developer atau programmer mengembangkan proyek jauh lebih cepat daripada jika menulis kode dari awal, dengan menyediakan kumpulan pustaka yang kaya untuk tugas – tugas yang umumnya dibutuhkan, serta antamuka sederhana dan struktur logis untuk mengakses pustaka ini. Codeigniter memungkinkan developer secara kreatif focus pada proyek dengan meminimalkan jumlah kode yang diperlukan untuk tugas tertentu.</w:t>
      </w:r>
    </w:p>
    <w:p w14:paraId="6113B51E"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4C18214E"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6 Framework</w:t>
      </w:r>
    </w:p>
    <w:p w14:paraId="54C28C45" w14:textId="13D2837D"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Framework adalah sebuah kerangka program yang digunakan untuk memudahkan developer untuk mengembangkan kode secara konsisten. Dengan adanya framework developer bisa mengurangi jumlah bug pada aplikasi yang dibuat. </w:t>
      </w:r>
      <w:r w:rsidRPr="00603A15">
        <w:rPr>
          <w:rFonts w:ascii="Times New Roman" w:eastAsia="Times New Roman" w:hAnsi="Times New Roman" w:cs="Times New Roman"/>
          <w:color w:val="000000"/>
          <w:sz w:val="24"/>
          <w:szCs w:val="24"/>
        </w:rPr>
        <w:lastRenderedPageBreak/>
        <w:t>Karena, fungsi dan variable yang sudah tersedia di dalam komponen framework. Framework memiliki fungsi utama untuk mempermudah para developer mengembangkan software dan aplikasi karena memiliki program yang tersusun dengan struktur MVC (Model View Controller).</w:t>
      </w:r>
    </w:p>
    <w:p w14:paraId="468C123A"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Menurut Betha sidik (2012) Framework adalah “Kumpulan intruksi – intruksi yang dikumpulkan dalam class dan function-function dengan fungsi masing – masing untuk memudahkan developer dalam memanggilnya tanpa harus menuliskan syntax program yang sama berulang-ulang serta dapat menghemat waktu.”</w:t>
      </w:r>
    </w:p>
    <w:p w14:paraId="06A408C6" w14:textId="77777777" w:rsidR="00603A15" w:rsidRPr="00603A15" w:rsidRDefault="00603A15" w:rsidP="00603A15">
      <w:pPr>
        <w:spacing w:after="0" w:line="360" w:lineRule="auto"/>
        <w:ind w:left="709"/>
        <w:rPr>
          <w:rFonts w:ascii="Times New Roman" w:eastAsia="Times New Roman" w:hAnsi="Times New Roman" w:cs="Times New Roman"/>
          <w:sz w:val="24"/>
          <w:szCs w:val="24"/>
        </w:rPr>
      </w:pPr>
    </w:p>
    <w:p w14:paraId="5DF15544"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7 MySQL</w:t>
      </w:r>
    </w:p>
    <w:p w14:paraId="0E60FA88"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MySql adalah sistem manajemen database relasional open source (RDBMS) dengan client-server model. Sedangkan RDBMS merupakan software untuk membuat dan mengelola database berdasarkan model relasional. MySQL merupakan salah satu bagian dari software RDBMS. Aplikasi web terkenal, seperti Facebook, Twitter, Youtube, Google, dan, Yahoo! Menggunakan MySQL untuk menyimpan data. Sekarang MySQL sudah kompatibel dengan berbagai platform computing, seperti linux, macOS, Microsoft Windows, dan Ubuntu.</w:t>
      </w:r>
    </w:p>
    <w:p w14:paraId="3977EB4E"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Menurut Kustiyahningsih (2011:145) ”MySQL adalah sebuah baris data yang mengandung salah satu atau jumlah table. Tabel terdiri atas sejumlah baris dam setiap baris mengandung satu atau sejumlah table. Tabel terdiri atas sejumlah baris dan setiap baris mengandung satu atau sejumlah table.” Tipe data MySQL, menurtu Kustiyahningsih (2011:147), “Tipe data MySQL adalah data yang terdapat dalam sebuah table berupa field – field yang berisi nilai dari data tersebut. Nilai data dalam field memiliki tipe sendiri – sendiri ”</w:t>
      </w:r>
    </w:p>
    <w:p w14:paraId="488AD625" w14:textId="77777777" w:rsidR="00603A15" w:rsidRPr="00603A15" w:rsidRDefault="00603A15" w:rsidP="00603A15">
      <w:pPr>
        <w:spacing w:after="0" w:line="360" w:lineRule="auto"/>
        <w:ind w:left="1276" w:firstLine="425"/>
        <w:rPr>
          <w:rFonts w:ascii="Times New Roman" w:eastAsia="Times New Roman" w:hAnsi="Times New Roman" w:cs="Times New Roman"/>
          <w:sz w:val="24"/>
          <w:szCs w:val="24"/>
        </w:rPr>
      </w:pPr>
    </w:p>
    <w:p w14:paraId="114615DF" w14:textId="77777777" w:rsidR="00603A15" w:rsidRPr="00603A15" w:rsidRDefault="00603A15" w:rsidP="00603A15">
      <w:pPr>
        <w:spacing w:after="0" w:line="360" w:lineRule="auto"/>
        <w:ind w:left="709"/>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2.1.8 Bootstrap</w:t>
      </w:r>
    </w:p>
    <w:p w14:paraId="48C1C9FA" w14:textId="77777777" w:rsidR="00603A15" w:rsidRPr="00603A15" w:rsidRDefault="00603A15" w:rsidP="00603A15">
      <w:pPr>
        <w:spacing w:after="0" w:line="360" w:lineRule="auto"/>
        <w:ind w:left="1276" w:firstLine="425"/>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 xml:space="preserve">Bootsrtap merupakan Framework atau Tools untuk membuat aplikasi web ataupun situs web responsive secara cepat, mudah dan gratis. Bootsrtap terdiri dari css dan html untuk mangatur tampilan website sehingga grid, layout, typhography, table, form, navigation , dan lain lain yang dihasilkan akan nambak lebih user friendly. Di dalam bootstrap juga terdapat jQuery plugins yang berfungsi untuk mempercantik tampilan user interface suatu website. Dengan bantuan bootstrap, kita bisa membuat responsive website dengan cepat, mudah dan dapat diakses dengan </w:t>
      </w:r>
      <w:r w:rsidRPr="00603A15">
        <w:rPr>
          <w:rFonts w:ascii="Times New Roman" w:eastAsia="Times New Roman" w:hAnsi="Times New Roman" w:cs="Times New Roman"/>
          <w:color w:val="000000"/>
          <w:sz w:val="24"/>
          <w:szCs w:val="24"/>
        </w:rPr>
        <w:lastRenderedPageBreak/>
        <w:t xml:space="preserve">sempurna menggunakan berbagai macam browser – browser popular seperti chrome, firefox, safari, opera dan internet explorer. </w:t>
      </w:r>
      <w:r w:rsidRPr="00603A15">
        <w:rPr>
          <w:rFonts w:ascii="Times New Roman" w:eastAsia="Times New Roman" w:hAnsi="Times New Roman" w:cs="Times New Roman"/>
          <w:i/>
          <w:iCs/>
          <w:color w:val="000000"/>
          <w:sz w:val="24"/>
          <w:szCs w:val="24"/>
          <w:shd w:val="clear" w:color="auto" w:fill="FFFF00"/>
        </w:rPr>
        <w:t>[F. Effendy and B. Nuqoba, “Penerapan Framework Bootsrap Dalam Pembangunan Sistem Informasi Pengangkatan Dan Penjadwalan Pegawai (Studi Kasus:Rumah Sakit Bersalin Buah Delima Sidoarjo),” Inform. Mulawarman J. Ilm. Ilmu Komput., vol. 11, no. 1, p. 9, 2016.]</w:t>
      </w:r>
    </w:p>
    <w:p w14:paraId="4D6E5DFA" w14:textId="77777777" w:rsidR="00603A15" w:rsidRPr="00603A15" w:rsidRDefault="00603A15" w:rsidP="00603A15">
      <w:pPr>
        <w:spacing w:after="0" w:line="360" w:lineRule="auto"/>
        <w:rPr>
          <w:rFonts w:ascii="Times New Roman" w:eastAsia="Times New Roman" w:hAnsi="Times New Roman" w:cs="Times New Roman"/>
          <w:sz w:val="24"/>
          <w:szCs w:val="24"/>
        </w:rPr>
      </w:pPr>
    </w:p>
    <w:p w14:paraId="1E1817B7" w14:textId="77777777" w:rsidR="00603A15" w:rsidRPr="00603A15" w:rsidRDefault="00603A15" w:rsidP="00603A15">
      <w:pPr>
        <w:spacing w:after="0" w:line="360" w:lineRule="auto"/>
        <w:ind w:left="284"/>
        <w:jc w:val="both"/>
        <w:rPr>
          <w:rFonts w:ascii="Times New Roman" w:eastAsia="Times New Roman" w:hAnsi="Times New Roman" w:cs="Times New Roman"/>
          <w:b/>
          <w:bCs/>
          <w:sz w:val="24"/>
          <w:szCs w:val="24"/>
        </w:rPr>
      </w:pPr>
      <w:r w:rsidRPr="00603A15">
        <w:rPr>
          <w:rFonts w:ascii="Times New Roman" w:eastAsia="Times New Roman" w:hAnsi="Times New Roman" w:cs="Times New Roman"/>
          <w:b/>
          <w:bCs/>
          <w:color w:val="000000"/>
          <w:sz w:val="24"/>
          <w:szCs w:val="24"/>
        </w:rPr>
        <w:t>2.2 Penelitian Terkait</w:t>
      </w:r>
    </w:p>
    <w:p w14:paraId="1D527D6E" w14:textId="23EE25F7" w:rsidR="00603A15" w:rsidRPr="00603A15" w:rsidRDefault="00603A15" w:rsidP="00603A15">
      <w:pPr>
        <w:spacing w:after="0" w:line="360" w:lineRule="auto"/>
        <w:ind w:left="709" w:firstLine="567"/>
        <w:jc w:val="both"/>
        <w:rPr>
          <w:rFonts w:ascii="Times New Roman" w:eastAsia="Times New Roman" w:hAnsi="Times New Roman" w:cs="Times New Roman"/>
          <w:sz w:val="24"/>
          <w:szCs w:val="24"/>
        </w:rPr>
      </w:pPr>
      <w:r w:rsidRPr="00603A15">
        <w:rPr>
          <w:rFonts w:ascii="Times New Roman" w:eastAsia="Times New Roman" w:hAnsi="Times New Roman" w:cs="Times New Roman"/>
          <w:color w:val="000000"/>
          <w:sz w:val="24"/>
          <w:szCs w:val="24"/>
        </w:rPr>
        <w:t>Penelitian sebelumnya yang dilakukan oleh Faaqihul Ulum, Heru Purwanto (2015) berhubungan dengan Enterprise Resource Planning (ERP) solusi informasi terintegrasi pada PT. Teleview Technology. Hasil penelitian ini adalah Implementasi Enterprise Resource Planning telah dilakukan dengan baik dan pengguna menyetujui sistem Enterprise Resource Planning pada PT. Teleview Technology, informasi yang dihasilkan sistem Enterprise Resource memiliki kualitas yang baik dan besarnya pengaruh implementasi sistem ERP terhadap kualitas informasi sebesar 41,99%, sedangkan sisanya dipengaruhi faktor lainnya yang tidak diteliti, faktor tersebut adalah komunikasi pemakai dan pengembang, dukungan manajemen puncak, motivasi karyawan terhadap pekerjaan. [72-78-1-PB]</w:t>
      </w:r>
    </w:p>
    <w:p w14:paraId="62C6E435" w14:textId="364AD29E" w:rsidR="00BD4A88" w:rsidRDefault="00603A15" w:rsidP="000D7D0E">
      <w:pPr>
        <w:spacing w:after="0" w:line="360" w:lineRule="auto"/>
        <w:ind w:left="709" w:firstLine="567"/>
        <w:jc w:val="both"/>
        <w:rPr>
          <w:rFonts w:ascii="Times New Roman" w:eastAsia="Times New Roman" w:hAnsi="Times New Roman" w:cs="Times New Roman"/>
          <w:color w:val="000000"/>
          <w:sz w:val="24"/>
          <w:szCs w:val="24"/>
        </w:rPr>
      </w:pPr>
      <w:r w:rsidRPr="00603A15">
        <w:rPr>
          <w:rFonts w:ascii="Times New Roman" w:eastAsia="Times New Roman" w:hAnsi="Times New Roman" w:cs="Times New Roman"/>
          <w:color w:val="000000"/>
          <w:sz w:val="24"/>
          <w:szCs w:val="24"/>
        </w:rPr>
        <w:t>Penelitian lain dilakukan oleh Nani Agustina (2018) dengan meneliti tingkat penerimaan karyawan terhadap aplikasi ini didapatkan hasil secara keseluruhan dengan nilai sebesar 24,31 kemudian dibagi jumlah kriteria penelitian didapatkan hasil 4,05 dengan kategori BAIK. Dalam mengevaluasi sistem informasi ERP dengan menggunakan metode analisis PIECES framework dengan domain Permormance, information and data, economics, control and security, efficiency dan service sangat membantu dalam mengetahui kelemahan dan keunggulan sistem sehingga dapat menjadi evaluasi apakah sistem yang diterapkan layak atau tidak digunakan. [3897-12395-1-PB]</w:t>
      </w:r>
    </w:p>
    <w:p w14:paraId="126BB396" w14:textId="73174FF1" w:rsidR="000D7D0E" w:rsidRDefault="000D7D0E" w:rsidP="000D7D0E">
      <w:pPr>
        <w:spacing w:after="0" w:line="360" w:lineRule="auto"/>
        <w:ind w:left="709"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selanjutnya dilakukan oleh Frendy Rocky Rumambi, Citra Amalia, dan Rully Alexander (2018) Teknologi berpemgaruh besar di semua bidang salah satunya dibidang kesehatan yang dibuktikan dengan teknologi dapat membantu pelayanan kesehatan berupa pemeriksaan, diagnose, perawatan dan pengambilan keputusan. Munculnya masalah ketidaksamaan data atau informasi disetiap devisi di rumah sakit sehingga bisa menjadi hambatan terhadapa kinerja rumah sakit dalam memberikan pelayanan prima kepada pasien. Penerapan sistem Enterprise Resource Planning dan management risiko dapat membantu perusahaan dalam mencapai tjuan bisnis dan </w:t>
      </w:r>
      <w:r>
        <w:rPr>
          <w:rFonts w:ascii="Times New Roman" w:eastAsia="Times New Roman" w:hAnsi="Times New Roman" w:cs="Times New Roman"/>
          <w:color w:val="000000"/>
          <w:sz w:val="24"/>
          <w:szCs w:val="24"/>
        </w:rPr>
        <w:lastRenderedPageBreak/>
        <w:t>meningkatkan kualitas pelayanan kesehatan. Penerapan sistem Enterprise Resource Planning dan management risiko di bidang kesehatan membawa sebuah perubahan yang cepat, memimpin organisasi yang relevan dan dapat merespon kebutuhan pasar saat ini. Namun di dalam penerapan sistem Enterprise Resource Planning pihak rumah sakit akan mengahadapi masalaha manajemen yang serius, yang terutama disebabkan oleh banyaknya informasi yang dihasilkan setiap hari, meningkatnya biaya persediaan, kegagalan sensus pasien, pembayaran medis, kurangnya staf khusu dan lain sebagainya. Dengan adanya penerapan sistem Enterprise Resource Planning dan managemen risko maka sebuah rumah sakit dapat meningkatkan kualitas pelayanan, mendapatkan informasi pasien secara real time, perencanaan menjadi terorganisir, memudahkan proses monitoring, dan mempermudah proses pengambilan keputusan dan kebijakan dalam manajemen rumah sakit. [</w:t>
      </w:r>
      <w:r w:rsidR="00A566C7">
        <w:rPr>
          <w:rFonts w:ascii="Times New Roman" w:eastAsia="Times New Roman" w:hAnsi="Times New Roman" w:cs="Times New Roman"/>
          <w:color w:val="000000"/>
          <w:sz w:val="24"/>
          <w:szCs w:val="24"/>
        </w:rPr>
        <w:t>Preparation of paper in Two</w:t>
      </w:r>
      <w:r>
        <w:rPr>
          <w:rFonts w:ascii="Times New Roman" w:eastAsia="Times New Roman" w:hAnsi="Times New Roman" w:cs="Times New Roman"/>
          <w:color w:val="000000"/>
          <w:sz w:val="24"/>
          <w:szCs w:val="24"/>
        </w:rPr>
        <w:t>]</w:t>
      </w:r>
    </w:p>
    <w:p w14:paraId="10361185" w14:textId="77777777" w:rsidR="006E5184" w:rsidRDefault="00A566C7" w:rsidP="000D7D0E">
      <w:pPr>
        <w:spacing w:after="0" w:line="360" w:lineRule="auto"/>
        <w:ind w:left="709"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an selanjutnya dilakukan oleh Mohamed Iliasse Mahrazm, Loubna Benbbou, Abdelaziz Berrado (2018) </w:t>
      </w:r>
      <w:r w:rsidR="006E5184" w:rsidRPr="006E5184">
        <w:rPr>
          <w:rFonts w:ascii="Times New Roman" w:eastAsia="Times New Roman" w:hAnsi="Times New Roman" w:cs="Times New Roman"/>
          <w:color w:val="000000"/>
          <w:sz w:val="24"/>
          <w:szCs w:val="24"/>
        </w:rPr>
        <w:t>Saat ini, banyak perusahaan gagal menyadari manfaat penuh dari sistem ERP karena kelalaian mereka terhadap beberapa aspek manajemen dan implementasi. Akhirnya, hasilnya adalah baik peningkatan kinerja atau pada perlambatan bertentangan karena konsep yang kuat.</w:t>
      </w:r>
    </w:p>
    <w:p w14:paraId="1546792B" w14:textId="4F412C19" w:rsidR="00A566C7" w:rsidRDefault="006E5184" w:rsidP="000D7D0E">
      <w:pPr>
        <w:spacing w:after="0" w:line="360" w:lineRule="auto"/>
        <w:ind w:left="709" w:firstLine="567"/>
        <w:jc w:val="both"/>
        <w:rPr>
          <w:rFonts w:ascii="Times New Roman" w:eastAsia="Times New Roman" w:hAnsi="Times New Roman" w:cs="Times New Roman"/>
          <w:color w:val="000000"/>
          <w:sz w:val="24"/>
          <w:szCs w:val="24"/>
        </w:rPr>
      </w:pPr>
      <w:r w:rsidRPr="006E5184">
        <w:rPr>
          <w:rFonts w:ascii="Times New Roman" w:eastAsia="Times New Roman" w:hAnsi="Times New Roman" w:cs="Times New Roman"/>
          <w:color w:val="000000"/>
          <w:sz w:val="24"/>
          <w:szCs w:val="24"/>
        </w:rPr>
        <w:t>Untuk menjawab itu kami mencoba melakukan tinjauan pustaka tentang “implementasi dan pengelolaan sistem ERP”. kami telah memilih sejumlah makalah karya yang diterbitkan antara 2010 dan 2017 (1 September). Ini berusaha untuk menentukan topik yang umum, untuk mengatasi beberapa masalah yang berkaitan dengan pelaksanaan dan pengelolaan ERP, dan menunjukkan tren secara keseluruha</w:t>
      </w:r>
      <w:r>
        <w:rPr>
          <w:rFonts w:ascii="Times New Roman" w:eastAsia="Times New Roman" w:hAnsi="Times New Roman" w:cs="Times New Roman"/>
          <w:color w:val="000000"/>
          <w:sz w:val="24"/>
          <w:szCs w:val="24"/>
        </w:rPr>
        <w:t xml:space="preserve">n. Survei ini memberikan gambaran umum tentang area, topik, dan masalah yang berbeda mengenai sistem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dan difokuskan pada subjek dinamis dalam literatur. Hasil kami menunjukan bahwa </w:t>
      </w:r>
      <w:r w:rsidR="00073D61">
        <w:rPr>
          <w:rFonts w:ascii="Times New Roman" w:eastAsia="Times New Roman" w:hAnsi="Times New Roman" w:cs="Times New Roman"/>
          <w:color w:val="000000"/>
          <w:sz w:val="24"/>
          <w:szCs w:val="24"/>
        </w:rPr>
        <w:t>s</w:t>
      </w:r>
      <w:r w:rsidR="00073D61">
        <w:rPr>
          <w:rFonts w:ascii="Times New Roman" w:eastAsia="Times New Roman" w:hAnsi="Times New Roman" w:cs="Times New Roman"/>
          <w:color w:val="000000"/>
          <w:sz w:val="24"/>
          <w:szCs w:val="24"/>
        </w:rPr>
        <w:t xml:space="preserve">emua penelitian utama sejak tahun 2010 berkaitan dengan masalah dan pendekatan yang sama dengan lebih memperhatikan implementasi. Ini mencoba untuk menangani subjek pada tingkat organisasi, manajaemen sistem dan lebih terkait dengan siklus </w:t>
      </w:r>
      <w:r w:rsidR="00073D61">
        <w:rPr>
          <w:rFonts w:ascii="Times New Roman" w:eastAsia="Times New Roman" w:hAnsi="Times New Roman" w:cs="Times New Roman"/>
          <w:i/>
          <w:iCs/>
          <w:color w:val="000000"/>
          <w:sz w:val="24"/>
          <w:szCs w:val="24"/>
        </w:rPr>
        <w:t xml:space="preserve">Enterprise Resource Planning, </w:t>
      </w:r>
      <w:r w:rsidR="00073D61">
        <w:rPr>
          <w:rFonts w:ascii="Times New Roman" w:eastAsia="Times New Roman" w:hAnsi="Times New Roman" w:cs="Times New Roman"/>
          <w:color w:val="000000"/>
          <w:sz w:val="24"/>
          <w:szCs w:val="24"/>
        </w:rPr>
        <w:t>tetapi di sisi lain terdapat kurangnya penelitian di tingkat teknologi. Kesulitan implementasi menjelaskan konsentrasi pada untaian penelitian ini dan kurangnya keinginan untuk mempelajari subjek lain yang lebih berteknologi</w:t>
      </w:r>
      <w:r>
        <w:rPr>
          <w:rFonts w:ascii="Times New Roman" w:eastAsia="Times New Roman" w:hAnsi="Times New Roman" w:cs="Times New Roman"/>
          <w:color w:val="000000"/>
          <w:sz w:val="24"/>
          <w:szCs w:val="24"/>
        </w:rPr>
        <w:t>.</w:t>
      </w:r>
      <w:r w:rsidR="00296AD1">
        <w:rPr>
          <w:rFonts w:ascii="Times New Roman" w:eastAsia="Times New Roman" w:hAnsi="Times New Roman" w:cs="Times New Roman"/>
          <w:color w:val="000000"/>
          <w:sz w:val="24"/>
          <w:szCs w:val="24"/>
        </w:rPr>
        <w:t>. [478]</w:t>
      </w:r>
    </w:p>
    <w:p w14:paraId="01A43AF4" w14:textId="2D81AC96" w:rsidR="00296AD1" w:rsidRDefault="009A34C9" w:rsidP="000D7D0E">
      <w:pPr>
        <w:spacing w:after="0" w:line="360" w:lineRule="auto"/>
        <w:ind w:left="709"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litian selanjutnya dilakukan oleh </w:t>
      </w:r>
      <w:r w:rsidR="00D91F96">
        <w:rPr>
          <w:rFonts w:ascii="Times New Roman" w:eastAsia="Times New Roman" w:hAnsi="Times New Roman" w:cs="Times New Roman"/>
          <w:color w:val="000000"/>
          <w:sz w:val="24"/>
          <w:szCs w:val="24"/>
        </w:rPr>
        <w:t xml:space="preserve">Ricky Akbar, Juliastrioza, Yolanda Rahmi Arici (2015) Pada took Emi Grosir dan Eceran, proses bisnis pembelian, persediaan dan </w:t>
      </w:r>
      <w:r w:rsidR="00D91F96">
        <w:rPr>
          <w:rFonts w:ascii="Times New Roman" w:eastAsia="Times New Roman" w:hAnsi="Times New Roman" w:cs="Times New Roman"/>
          <w:color w:val="000000"/>
          <w:sz w:val="24"/>
          <w:szCs w:val="24"/>
        </w:rPr>
        <w:lastRenderedPageBreak/>
        <w:t>penjualan barang masih dilakukan secarra tradisional dan manual. Hal ini menyebabkan permasalahan antara lain, sering terjadi kesalahan pencatatan pembelian dan penjualan barang, perhitungan transaksi yang lama, serta lambatnya ketersediaan barang di gudang. Oleh karena itu, perlu penerapan Enterprise Resource Planning (ERP) untuk sistem inforamsi pembelian, persediaan, dan penjualan barang yang bertujuan untuk mengatasi permasalahan tersebut. Berdasarkan penerapan dan pengujian aplikasi yang dimulai dari tahap identifikasi permasalahan, analisis proses bisnis perusahaan, analissi pemilihan perangkat lunak yang digunakan, serta proses penerapan dan pengujian, maka dapat disimpulkan bahwa penerapan Enterprise Resource Planning untuk sistem inforamsi pembelian, persediaan, dan penjualan barang pada toko emi grosir dan eceran berhasil diterapkan. [191052922]</w:t>
      </w:r>
    </w:p>
    <w:p w14:paraId="3F6928F7" w14:textId="06347712" w:rsidR="00354421" w:rsidRDefault="00043B60" w:rsidP="00354421">
      <w:pPr>
        <w:spacing w:after="0" w:line="360" w:lineRule="auto"/>
        <w:ind w:left="709" w:firstLine="56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an selanjutnya dilakukan oleh Ricky akbar, Riza Perdamaian (2015) Apotek sentral herbal jaya adalah UKM yang bergerak dibidang penjualan obat – obatan untuk berbagai macam penyakit yang sedang berkembang di kota Padang. Permasalahan yang terjadi adalah tidak adanya laporan obat yang terjual, laporan pembelian obat ke pemasok sehingga laporan persediaan obat tidak jelas tiap bulannya. Dari implementasi dan pengujian perangakat lunak Enterprise Resource Planning yang dilakukan untuk sistem inforamsi pembelian, penjualan, dan persediaan yang dilaukakn pada apotek Sentral herbal jaya. [319-925-1-PB]</w:t>
      </w:r>
    </w:p>
    <w:p w14:paraId="25C8ACEE" w14:textId="1E9EF391" w:rsidR="00354421" w:rsidRDefault="00354421" w:rsidP="00354421">
      <w:pPr>
        <w:spacing w:after="0" w:line="360" w:lineRule="auto"/>
        <w:ind w:left="709" w:firstLine="567"/>
        <w:jc w:val="both"/>
        <w:rPr>
          <w:rFonts w:ascii="Times New Roman" w:eastAsia="Times New Roman" w:hAnsi="Times New Roman" w:cs="Times New Roman"/>
          <w:color w:val="000000"/>
          <w:sz w:val="24"/>
          <w:szCs w:val="24"/>
        </w:rPr>
      </w:pPr>
    </w:p>
    <w:p w14:paraId="52F2B1A1" w14:textId="54301C49" w:rsidR="00354421" w:rsidRPr="00354421" w:rsidRDefault="00354421" w:rsidP="00354421">
      <w:pPr>
        <w:spacing w:after="0" w:line="360" w:lineRule="auto"/>
        <w:ind w:left="709"/>
        <w:jc w:val="center"/>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 xml:space="preserve">Tabel 2.1 </w:t>
      </w:r>
      <w:r>
        <w:rPr>
          <w:rFonts w:ascii="Times New Roman" w:eastAsia="Times New Roman" w:hAnsi="Times New Roman" w:cs="Times New Roman"/>
          <w:color w:val="000000"/>
          <w:sz w:val="24"/>
          <w:szCs w:val="24"/>
        </w:rPr>
        <w:t>Rangkuman Penelitian Sebelumnya mengenai sistem Enterprise Resource Planning.</w:t>
      </w:r>
    </w:p>
    <w:tbl>
      <w:tblPr>
        <w:tblStyle w:val="TableGrid"/>
        <w:tblW w:w="0" w:type="auto"/>
        <w:tblLook w:val="04A0" w:firstRow="1" w:lastRow="0" w:firstColumn="1" w:lastColumn="0" w:noHBand="0" w:noVBand="1"/>
      </w:tblPr>
      <w:tblGrid>
        <w:gridCol w:w="562"/>
        <w:gridCol w:w="1985"/>
        <w:gridCol w:w="2410"/>
        <w:gridCol w:w="2268"/>
        <w:gridCol w:w="2127"/>
      </w:tblGrid>
      <w:tr w:rsidR="00354421" w14:paraId="4FB75A76" w14:textId="77777777" w:rsidTr="00354421">
        <w:tc>
          <w:tcPr>
            <w:tcW w:w="562" w:type="dxa"/>
          </w:tcPr>
          <w:p w14:paraId="0D21AEDD" w14:textId="1A2CE887"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985" w:type="dxa"/>
          </w:tcPr>
          <w:p w14:paraId="603DFF24" w14:textId="1D901D94"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eliti, Tahun</w:t>
            </w:r>
          </w:p>
        </w:tc>
        <w:tc>
          <w:tcPr>
            <w:tcW w:w="2410" w:type="dxa"/>
          </w:tcPr>
          <w:p w14:paraId="45720462" w14:textId="1BD94585"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alah</w:t>
            </w:r>
          </w:p>
        </w:tc>
        <w:tc>
          <w:tcPr>
            <w:tcW w:w="2268" w:type="dxa"/>
          </w:tcPr>
          <w:p w14:paraId="421F0A8E" w14:textId="4EA78F2B"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olusi</w:t>
            </w:r>
          </w:p>
        </w:tc>
        <w:tc>
          <w:tcPr>
            <w:tcW w:w="2127" w:type="dxa"/>
          </w:tcPr>
          <w:p w14:paraId="3BE4B317" w14:textId="0E4F4D2D"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sil</w:t>
            </w:r>
          </w:p>
        </w:tc>
      </w:tr>
      <w:tr w:rsidR="00354421" w14:paraId="47BDFCB0" w14:textId="77777777" w:rsidTr="00354421">
        <w:tc>
          <w:tcPr>
            <w:tcW w:w="562" w:type="dxa"/>
          </w:tcPr>
          <w:p w14:paraId="2B0C9178" w14:textId="5E93C985"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985" w:type="dxa"/>
          </w:tcPr>
          <w:p w14:paraId="1C356031" w14:textId="21496046"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aqihul Ulum, Heru Purwanto, 2015</w:t>
            </w:r>
          </w:p>
        </w:tc>
        <w:tc>
          <w:tcPr>
            <w:tcW w:w="2410" w:type="dxa"/>
          </w:tcPr>
          <w:p w14:paraId="46B80919" w14:textId="5F0E8E25" w:rsidR="00354421" w:rsidRPr="00354421" w:rsidRDefault="00354421" w:rsidP="00354421">
            <w:pPr>
              <w:spacing w:line="360" w:lineRule="auto"/>
              <w:jc w:val="both"/>
              <w:rPr>
                <w:rFonts w:ascii="Times New Roman" w:eastAsia="Times New Roman" w:hAnsi="Times New Roman" w:cs="Times New Roman"/>
                <w:i/>
                <w:iCs/>
                <w:color w:val="000000"/>
                <w:sz w:val="24"/>
                <w:szCs w:val="24"/>
              </w:rPr>
            </w:pPr>
            <w:r>
              <w:rPr>
                <w:rFonts w:ascii="Times New Roman" w:eastAsia="Times New Roman" w:hAnsi="Times New Roman" w:cs="Times New Roman"/>
                <w:color w:val="000000"/>
                <w:sz w:val="24"/>
                <w:szCs w:val="24"/>
              </w:rPr>
              <w:t>Implementasi Enterprise Resource Planning (</w:t>
            </w:r>
            <w:r w:rsidRPr="00354421">
              <w:rPr>
                <w:rFonts w:ascii="Times New Roman" w:eastAsia="Times New Roman" w:hAnsi="Times New Roman" w:cs="Times New Roman"/>
                <w:color w:val="000000"/>
                <w:sz w:val="24"/>
                <w:szCs w:val="24"/>
              </w:rPr>
              <w:t>ERP</w:t>
            </w:r>
            <w:r>
              <w:rPr>
                <w:rFonts w:ascii="Times New Roman" w:eastAsia="Times New Roman" w:hAnsi="Times New Roman" w:cs="Times New Roman"/>
                <w:color w:val="000000"/>
                <w:sz w:val="24"/>
                <w:szCs w:val="24"/>
              </w:rPr>
              <w:t>) dan pengaruhnya terhadap kualitas informasi</w:t>
            </w:r>
          </w:p>
        </w:tc>
        <w:tc>
          <w:tcPr>
            <w:tcW w:w="2268" w:type="dxa"/>
          </w:tcPr>
          <w:p w14:paraId="1D41E0FF" w14:textId="4166B111"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uji statistic menggunakan rank spearman dalam pengujian hipotesis dengan menggunakan SPSS 18</w:t>
            </w:r>
          </w:p>
        </w:tc>
        <w:tc>
          <w:tcPr>
            <w:tcW w:w="2127" w:type="dxa"/>
          </w:tcPr>
          <w:p w14:paraId="0361531C" w14:textId="465ADA26" w:rsidR="00354421" w:rsidRP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njukan bahwa implementasi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 xml:space="preserve">(ERP) di PT. Teleview Technology dilakukan dengan baik dan kualitas </w:t>
            </w:r>
            <w:r>
              <w:rPr>
                <w:rFonts w:ascii="Times New Roman" w:eastAsia="Times New Roman" w:hAnsi="Times New Roman" w:cs="Times New Roman"/>
                <w:color w:val="000000"/>
                <w:sz w:val="24"/>
                <w:szCs w:val="24"/>
              </w:rPr>
              <w:lastRenderedPageBreak/>
              <w:t>informasi yang dihasilkan memiliki kualitas baik</w:t>
            </w:r>
          </w:p>
        </w:tc>
      </w:tr>
      <w:tr w:rsidR="00354421" w14:paraId="79FD1DE6" w14:textId="77777777" w:rsidTr="00354421">
        <w:tc>
          <w:tcPr>
            <w:tcW w:w="562" w:type="dxa"/>
          </w:tcPr>
          <w:p w14:paraId="5672075E" w14:textId="7E7102A0"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2</w:t>
            </w:r>
          </w:p>
        </w:tc>
        <w:tc>
          <w:tcPr>
            <w:tcW w:w="1985" w:type="dxa"/>
          </w:tcPr>
          <w:p w14:paraId="6F919762" w14:textId="6FD51D7E" w:rsidR="00354421" w:rsidRDefault="0035442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ni Agustina, 2018</w:t>
            </w:r>
          </w:p>
        </w:tc>
        <w:tc>
          <w:tcPr>
            <w:tcW w:w="2410" w:type="dxa"/>
          </w:tcPr>
          <w:p w14:paraId="3F698808" w14:textId="5F9D7BCF" w:rsidR="00354421" w:rsidRDefault="00B50B7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evaluasi penggunaan sistem informasi Enterprise Resource Planning</w:t>
            </w:r>
          </w:p>
        </w:tc>
        <w:tc>
          <w:tcPr>
            <w:tcW w:w="2268" w:type="dxa"/>
          </w:tcPr>
          <w:p w14:paraId="4E947771" w14:textId="34AD7A2D" w:rsidR="00354421" w:rsidRDefault="00B50B7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lakukan penelitian dengan menggunakan metode Pieces Framework</w:t>
            </w:r>
          </w:p>
        </w:tc>
        <w:tc>
          <w:tcPr>
            <w:tcW w:w="2127" w:type="dxa"/>
          </w:tcPr>
          <w:p w14:paraId="30B71067" w14:textId="37E83461" w:rsidR="00354421" w:rsidRPr="00B50B7C" w:rsidRDefault="00B50B7C" w:rsidP="00354421">
            <w:pPr>
              <w:spacing w:line="360" w:lineRule="auto"/>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 xml:space="preserve">Sistem informasi </w:t>
            </w:r>
            <w:r>
              <w:rPr>
                <w:rFonts w:ascii="Times New Roman" w:eastAsia="Times New Roman" w:hAnsi="Times New Roman" w:cs="Times New Roman"/>
                <w:i/>
                <w:iCs/>
                <w:color w:val="000000"/>
                <w:sz w:val="24"/>
                <w:szCs w:val="24"/>
              </w:rPr>
              <w:t>Enterprise Resource Planning</w:t>
            </w:r>
            <w:r>
              <w:rPr>
                <w:rFonts w:ascii="Times New Roman" w:eastAsia="Times New Roman" w:hAnsi="Times New Roman" w:cs="Times New Roman"/>
                <w:color w:val="000000"/>
                <w:sz w:val="24"/>
                <w:szCs w:val="24"/>
              </w:rPr>
              <w:t xml:space="preserve"> sudah berjalan dengan baik tetapi pihak perusahaan tetap perlu melakukan perbaikan – perbaikan untuk memberikan kepuasan dalam penggunaan sistem informasi tersebut.</w:t>
            </w:r>
          </w:p>
        </w:tc>
      </w:tr>
      <w:tr w:rsidR="00B50B7C" w14:paraId="0C784130" w14:textId="77777777" w:rsidTr="00354421">
        <w:tc>
          <w:tcPr>
            <w:tcW w:w="562" w:type="dxa"/>
          </w:tcPr>
          <w:p w14:paraId="30DF12E7" w14:textId="7C697612" w:rsidR="00B50B7C" w:rsidRDefault="00B50B7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985" w:type="dxa"/>
          </w:tcPr>
          <w:p w14:paraId="78E4E32F" w14:textId="07F24160" w:rsidR="00B50B7C" w:rsidRDefault="00465BD9"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rendy Rocky Rumambi, Citra Amalia, Rully Alexander, 2018</w:t>
            </w:r>
          </w:p>
        </w:tc>
        <w:tc>
          <w:tcPr>
            <w:tcW w:w="2410" w:type="dxa"/>
          </w:tcPr>
          <w:p w14:paraId="7FEC75E9" w14:textId="20CD7528" w:rsidR="00B50B7C" w:rsidRPr="008845EC" w:rsidRDefault="008845E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idaksesuaian data atau informasi disetiap devisi rumah sakit sehingga menjadi hamabatan terhadap kinerja rumah sakit dalam memberikan pelayanan orima kepada para pasien.</w:t>
            </w:r>
          </w:p>
        </w:tc>
        <w:tc>
          <w:tcPr>
            <w:tcW w:w="2268" w:type="dxa"/>
          </w:tcPr>
          <w:p w14:paraId="2D7464F4" w14:textId="0E77578A" w:rsidR="00B50B7C" w:rsidRPr="00097041" w:rsidRDefault="008845E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erapan sistem </w:t>
            </w:r>
            <w:r>
              <w:rPr>
                <w:rFonts w:ascii="Times New Roman" w:eastAsia="Times New Roman" w:hAnsi="Times New Roman" w:cs="Times New Roman"/>
                <w:i/>
                <w:iCs/>
                <w:color w:val="000000"/>
                <w:sz w:val="24"/>
                <w:szCs w:val="24"/>
              </w:rPr>
              <w:t xml:space="preserve">Enterprise Resource Planning </w:t>
            </w:r>
            <w:r w:rsidR="00097041">
              <w:rPr>
                <w:rFonts w:ascii="Times New Roman" w:eastAsia="Times New Roman" w:hAnsi="Times New Roman" w:cs="Times New Roman"/>
                <w:i/>
                <w:iCs/>
                <w:color w:val="000000"/>
                <w:sz w:val="24"/>
                <w:szCs w:val="24"/>
              </w:rPr>
              <w:t>(</w:t>
            </w:r>
            <w:r w:rsidR="00097041" w:rsidRPr="00097041">
              <w:rPr>
                <w:rFonts w:ascii="Times New Roman" w:eastAsia="Times New Roman" w:hAnsi="Times New Roman" w:cs="Times New Roman"/>
                <w:color w:val="000000"/>
                <w:sz w:val="24"/>
                <w:szCs w:val="24"/>
              </w:rPr>
              <w:t>ERP</w:t>
            </w:r>
            <w:r w:rsidR="00097041">
              <w:rPr>
                <w:rFonts w:ascii="Times New Roman" w:eastAsia="Times New Roman" w:hAnsi="Times New Roman" w:cs="Times New Roman"/>
                <w:i/>
                <w:iCs/>
                <w:color w:val="000000"/>
                <w:sz w:val="24"/>
                <w:szCs w:val="24"/>
              </w:rPr>
              <w:t>)</w:t>
            </w:r>
            <w:r w:rsidR="00097041">
              <w:rPr>
                <w:rFonts w:ascii="Times New Roman" w:eastAsia="Times New Roman" w:hAnsi="Times New Roman" w:cs="Times New Roman"/>
                <w:color w:val="000000"/>
                <w:sz w:val="24"/>
                <w:szCs w:val="24"/>
              </w:rPr>
              <w:t xml:space="preserve"> dan management resiko dapat membantu perusahaan dalam mencapai tujuan bisni dan meningkatkan kualitas pelayanan kesehatan.</w:t>
            </w:r>
          </w:p>
        </w:tc>
        <w:tc>
          <w:tcPr>
            <w:tcW w:w="2127" w:type="dxa"/>
          </w:tcPr>
          <w:p w14:paraId="6551C17A" w14:textId="704B78DA" w:rsidR="00B50B7C" w:rsidRPr="00097041" w:rsidRDefault="00097041" w:rsidP="00354421">
            <w:pPr>
              <w:spacing w:line="360" w:lineRule="auto"/>
              <w:jc w:val="both"/>
            </w:pPr>
            <w:r>
              <w:rPr>
                <w:rFonts w:ascii="Times New Roman" w:eastAsia="Times New Roman" w:hAnsi="Times New Roman" w:cs="Times New Roman"/>
                <w:color w:val="000000"/>
                <w:sz w:val="24"/>
                <w:szCs w:val="24"/>
              </w:rPr>
              <w:t xml:space="preserve">Dengan adanya penerapan sistem </w:t>
            </w:r>
            <w:r>
              <w:rPr>
                <w:rFonts w:ascii="Times New Roman" w:eastAsia="Times New Roman" w:hAnsi="Times New Roman" w:cs="Times New Roman"/>
                <w:i/>
                <w:iCs/>
                <w:color w:val="000000"/>
                <w:sz w:val="24"/>
                <w:szCs w:val="24"/>
              </w:rPr>
              <w:t xml:space="preserve">Enterprise Resource Planning (iERP) </w:t>
            </w:r>
            <w:r>
              <w:rPr>
                <w:rFonts w:ascii="Times New Roman" w:eastAsia="Times New Roman" w:hAnsi="Times New Roman" w:cs="Times New Roman"/>
                <w:color w:val="000000"/>
                <w:sz w:val="24"/>
                <w:szCs w:val="24"/>
              </w:rPr>
              <w:t xml:space="preserve">dan management resiko maka sebuah rumah sakit dapat meningkatkan kualitas pelayanan, mendapatkan informasi pasien secara real time, perencanaan menjadi </w:t>
            </w:r>
            <w:r>
              <w:rPr>
                <w:rFonts w:ascii="Times New Roman" w:eastAsia="Times New Roman" w:hAnsi="Times New Roman" w:cs="Times New Roman"/>
                <w:color w:val="000000"/>
                <w:sz w:val="24"/>
                <w:szCs w:val="24"/>
              </w:rPr>
              <w:lastRenderedPageBreak/>
              <w:t>terorganisir, memudahkan proses monitoring, dan mempermudah proses pengambilan keputusan dan kebijakan dalam manajemen rumah sakit.</w:t>
            </w:r>
          </w:p>
        </w:tc>
      </w:tr>
      <w:tr w:rsidR="00097041" w14:paraId="7F184F3D" w14:textId="77777777" w:rsidTr="00354421">
        <w:tc>
          <w:tcPr>
            <w:tcW w:w="562" w:type="dxa"/>
          </w:tcPr>
          <w:p w14:paraId="1D8557B1" w14:textId="62A4E3A6" w:rsidR="00097041" w:rsidRDefault="0009704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1985" w:type="dxa"/>
          </w:tcPr>
          <w:p w14:paraId="1F81D873" w14:textId="350BCBC3" w:rsidR="00097041" w:rsidRDefault="0009704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ohamed Iliasse Mahrazm, Loubna Benbbou Abdelaziz Berrado (2018)</w:t>
            </w:r>
          </w:p>
        </w:tc>
        <w:tc>
          <w:tcPr>
            <w:tcW w:w="2410" w:type="dxa"/>
          </w:tcPr>
          <w:p w14:paraId="535981A1" w14:textId="62FB083D" w:rsidR="00097041" w:rsidRPr="00097041" w:rsidRDefault="0009704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nyak perusahaan gagal menyadari manfaat penuh sistem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ERP) karena kelalaian mereka terhadap aspek manajemen dan implementasi</w:t>
            </w:r>
            <w:r w:rsidR="00055C91">
              <w:rPr>
                <w:rFonts w:ascii="Times New Roman" w:eastAsia="Times New Roman" w:hAnsi="Times New Roman" w:cs="Times New Roman"/>
                <w:color w:val="000000"/>
                <w:sz w:val="24"/>
                <w:szCs w:val="24"/>
              </w:rPr>
              <w:t>.</w:t>
            </w:r>
          </w:p>
        </w:tc>
        <w:tc>
          <w:tcPr>
            <w:tcW w:w="2268" w:type="dxa"/>
          </w:tcPr>
          <w:p w14:paraId="2BCECCC4" w14:textId="2481C108" w:rsidR="00097041" w:rsidRDefault="00055C91"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kukan tinjuan pustaka “Implementasi dan pengelolaan sistem </w:t>
            </w:r>
            <w:r>
              <w:rPr>
                <w:rFonts w:ascii="Times New Roman" w:eastAsia="Times New Roman" w:hAnsi="Times New Roman" w:cs="Times New Roman"/>
                <w:i/>
                <w:iCs/>
                <w:color w:val="000000"/>
                <w:sz w:val="24"/>
                <w:szCs w:val="24"/>
              </w:rPr>
              <w:t>Enterprise Resource Planning</w:t>
            </w:r>
            <w:r>
              <w:rPr>
                <w:rFonts w:ascii="Times New Roman" w:eastAsia="Times New Roman" w:hAnsi="Times New Roman" w:cs="Times New Roman"/>
                <w:color w:val="000000"/>
                <w:sz w:val="24"/>
                <w:szCs w:val="24"/>
              </w:rPr>
              <w:t>”</w:t>
            </w:r>
          </w:p>
        </w:tc>
        <w:tc>
          <w:tcPr>
            <w:tcW w:w="2127" w:type="dxa"/>
          </w:tcPr>
          <w:p w14:paraId="3792356C" w14:textId="77DD0BF8" w:rsidR="00097041" w:rsidRPr="00073D61" w:rsidRDefault="00055C91" w:rsidP="00354421">
            <w:pPr>
              <w:spacing w:line="360" w:lineRule="auto"/>
              <w:jc w:val="both"/>
            </w:pPr>
            <w:r>
              <w:rPr>
                <w:rFonts w:ascii="Times New Roman" w:eastAsia="Times New Roman" w:hAnsi="Times New Roman" w:cs="Times New Roman"/>
                <w:color w:val="000000"/>
                <w:sz w:val="24"/>
                <w:szCs w:val="24"/>
              </w:rPr>
              <w:t>Semua penelitian utama sejak tahun 2010</w:t>
            </w:r>
            <w:r w:rsidR="006E5184">
              <w:rPr>
                <w:rFonts w:ascii="Times New Roman" w:eastAsia="Times New Roman" w:hAnsi="Times New Roman" w:cs="Times New Roman"/>
                <w:color w:val="000000"/>
                <w:sz w:val="24"/>
                <w:szCs w:val="24"/>
              </w:rPr>
              <w:t xml:space="preserve"> berkaitan dengan masalah dan pendekatan yang sama dengan lebih memperhatikan implementasi. Ini mencoba </w:t>
            </w:r>
            <w:r w:rsidR="00073D61">
              <w:rPr>
                <w:rFonts w:ascii="Times New Roman" w:eastAsia="Times New Roman" w:hAnsi="Times New Roman" w:cs="Times New Roman"/>
                <w:color w:val="000000"/>
                <w:sz w:val="24"/>
                <w:szCs w:val="24"/>
              </w:rPr>
              <w:t xml:space="preserve">untuk menangani subjek pada tingkat organisasi, manajaemen sistem dan lebih terkait dengan siklus </w:t>
            </w:r>
            <w:r w:rsidR="00073D61">
              <w:rPr>
                <w:rFonts w:ascii="Times New Roman" w:eastAsia="Times New Roman" w:hAnsi="Times New Roman" w:cs="Times New Roman"/>
                <w:i/>
                <w:iCs/>
                <w:color w:val="000000"/>
                <w:sz w:val="24"/>
                <w:szCs w:val="24"/>
              </w:rPr>
              <w:t xml:space="preserve">Enterprise Resource Planning, </w:t>
            </w:r>
            <w:r w:rsidR="00073D61">
              <w:rPr>
                <w:rFonts w:ascii="Times New Roman" w:eastAsia="Times New Roman" w:hAnsi="Times New Roman" w:cs="Times New Roman"/>
                <w:color w:val="000000"/>
                <w:sz w:val="24"/>
                <w:szCs w:val="24"/>
              </w:rPr>
              <w:t xml:space="preserve">tetapi di sisi lain terdapat kurangnya penelitian di tingkat teknologi. Kesulitan </w:t>
            </w:r>
            <w:r w:rsidR="00073D61">
              <w:rPr>
                <w:rFonts w:ascii="Times New Roman" w:eastAsia="Times New Roman" w:hAnsi="Times New Roman" w:cs="Times New Roman"/>
                <w:color w:val="000000"/>
                <w:sz w:val="24"/>
                <w:szCs w:val="24"/>
              </w:rPr>
              <w:lastRenderedPageBreak/>
              <w:t>implementasi menjelaskan konsentrasi pada untaian penelitian ini dan kurangnya keinginan untuk mempelajari subjek lain yang lebih berteknologi</w:t>
            </w:r>
          </w:p>
        </w:tc>
      </w:tr>
      <w:tr w:rsidR="00CF19F5" w14:paraId="4523BBD4" w14:textId="77777777" w:rsidTr="00354421">
        <w:tc>
          <w:tcPr>
            <w:tcW w:w="562" w:type="dxa"/>
          </w:tcPr>
          <w:p w14:paraId="0F5B226D" w14:textId="64DFDE7E" w:rsidR="00CF19F5" w:rsidRDefault="00AE3EB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w:t>
            </w:r>
          </w:p>
        </w:tc>
        <w:tc>
          <w:tcPr>
            <w:tcW w:w="1985" w:type="dxa"/>
          </w:tcPr>
          <w:p w14:paraId="36447C07" w14:textId="7748A624" w:rsidR="00CF19F5" w:rsidRDefault="00AE3EB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icky Akbar, Juliastrioza, Yolanda Rahmi Arici, 2015</w:t>
            </w:r>
          </w:p>
        </w:tc>
        <w:tc>
          <w:tcPr>
            <w:tcW w:w="2410" w:type="dxa"/>
          </w:tcPr>
          <w:p w14:paraId="7C56D681" w14:textId="692E92FC" w:rsidR="00CF19F5" w:rsidRDefault="00AE3EB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da toko Emi grosir dan eceran, proses bisnis pembelian, persediaan, dan penjualan barang masih dilakukan secara tradisional dan manual. Hal ini menyebabkan beberapa masalah seperti kesalahan pencatatan pemebelian dan penjualan barang, perhitungan transaksi yang lama dan lambatnya informasi ketersediaan barang di gudang.</w:t>
            </w:r>
          </w:p>
        </w:tc>
        <w:tc>
          <w:tcPr>
            <w:tcW w:w="2268" w:type="dxa"/>
          </w:tcPr>
          <w:p w14:paraId="2A701B62" w14:textId="09F91B3A" w:rsidR="00CF19F5" w:rsidRPr="00AE3EBC" w:rsidRDefault="00AE3EBC" w:rsidP="00354421">
            <w:pPr>
              <w:spacing w:line="360" w:lineRule="auto"/>
              <w:jc w:val="both"/>
            </w:pPr>
            <w:r>
              <w:rPr>
                <w:rFonts w:ascii="Times New Roman" w:eastAsia="Times New Roman" w:hAnsi="Times New Roman" w:cs="Times New Roman"/>
                <w:color w:val="000000"/>
                <w:sz w:val="24"/>
                <w:szCs w:val="24"/>
              </w:rPr>
              <w:t xml:space="preserve">Penerapan </w:t>
            </w:r>
            <w:r>
              <w:rPr>
                <w:rFonts w:ascii="Times New Roman" w:eastAsia="Times New Roman" w:hAnsi="Times New Roman" w:cs="Times New Roman"/>
                <w:i/>
                <w:iCs/>
                <w:color w:val="000000"/>
                <w:sz w:val="24"/>
                <w:szCs w:val="24"/>
              </w:rPr>
              <w:t>Enterprise Resource Planning (</w:t>
            </w:r>
            <w:r>
              <w:rPr>
                <w:rFonts w:ascii="Times New Roman" w:eastAsia="Times New Roman" w:hAnsi="Times New Roman" w:cs="Times New Roman"/>
                <w:color w:val="000000"/>
                <w:sz w:val="24"/>
                <w:szCs w:val="24"/>
              </w:rPr>
              <w:t>ERP</w:t>
            </w:r>
            <w:r>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xml:space="preserve"> untuk sistem inforamsi pembelian, persediaan, dan penjualan barang yang bertujuan untuk mengatasi permasalahan tersebut.</w:t>
            </w:r>
          </w:p>
        </w:tc>
        <w:tc>
          <w:tcPr>
            <w:tcW w:w="2127" w:type="dxa"/>
          </w:tcPr>
          <w:p w14:paraId="29D756A5" w14:textId="0F89162E" w:rsidR="00CF19F5" w:rsidRPr="00053A42" w:rsidRDefault="00053A42"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njukan bahwa perangkat lunak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yang telah dipilih dan diterapkan yaitu aplikasi Odoo.</w:t>
            </w:r>
          </w:p>
        </w:tc>
      </w:tr>
      <w:tr w:rsidR="00053A42" w14:paraId="63DF52A0" w14:textId="77777777" w:rsidTr="00354421">
        <w:tc>
          <w:tcPr>
            <w:tcW w:w="562" w:type="dxa"/>
          </w:tcPr>
          <w:p w14:paraId="0BFC79CF" w14:textId="3D13BE4B" w:rsidR="00053A42" w:rsidRDefault="00AD21F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985" w:type="dxa"/>
          </w:tcPr>
          <w:p w14:paraId="6FD9A894" w14:textId="43F843C1" w:rsidR="00053A42" w:rsidRDefault="00AD21F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icky Akbar, Riza Perdamaian, 2015</w:t>
            </w:r>
          </w:p>
        </w:tc>
        <w:tc>
          <w:tcPr>
            <w:tcW w:w="2410" w:type="dxa"/>
          </w:tcPr>
          <w:p w14:paraId="0C252051" w14:textId="11B9D46E" w:rsidR="00053A42" w:rsidRDefault="00AD21F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dak adanya laporan obat yang terjual, laporan pembelian obat ke pemasok sehingga laporan </w:t>
            </w:r>
            <w:r>
              <w:rPr>
                <w:rFonts w:ascii="Times New Roman" w:eastAsia="Times New Roman" w:hAnsi="Times New Roman" w:cs="Times New Roman"/>
                <w:color w:val="000000"/>
                <w:sz w:val="24"/>
                <w:szCs w:val="24"/>
              </w:rPr>
              <w:lastRenderedPageBreak/>
              <w:t>persediaan obat tidak jelas tiap bulannya.</w:t>
            </w:r>
          </w:p>
        </w:tc>
        <w:tc>
          <w:tcPr>
            <w:tcW w:w="2268" w:type="dxa"/>
          </w:tcPr>
          <w:p w14:paraId="0755824B" w14:textId="19269082" w:rsidR="00053A42" w:rsidRPr="00AD21FC" w:rsidRDefault="00AD21F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potek memerlukan sistem yang mengintegrasikan antara pembelian dan penjualan, agar </w:t>
            </w:r>
            <w:r>
              <w:rPr>
                <w:rFonts w:ascii="Times New Roman" w:eastAsia="Times New Roman" w:hAnsi="Times New Roman" w:cs="Times New Roman"/>
                <w:color w:val="000000"/>
                <w:sz w:val="24"/>
                <w:szCs w:val="24"/>
              </w:rPr>
              <w:lastRenderedPageBreak/>
              <w:t xml:space="preserve">persediaan obat dapat diketahui. Salah satu sistem informasi yang terintegrasi adalah </w:t>
            </w:r>
            <w:r>
              <w:rPr>
                <w:rFonts w:ascii="Times New Roman" w:eastAsia="Times New Roman" w:hAnsi="Times New Roman" w:cs="Times New Roman"/>
                <w:i/>
                <w:iCs/>
                <w:color w:val="000000"/>
                <w:sz w:val="24"/>
                <w:szCs w:val="24"/>
              </w:rPr>
              <w:t xml:space="preserve">Enterprise Resource Planning </w:t>
            </w:r>
            <w:r>
              <w:rPr>
                <w:rFonts w:ascii="Times New Roman" w:eastAsia="Times New Roman" w:hAnsi="Times New Roman" w:cs="Times New Roman"/>
                <w:color w:val="000000"/>
                <w:sz w:val="24"/>
                <w:szCs w:val="24"/>
              </w:rPr>
              <w:t>(ERP).</w:t>
            </w:r>
          </w:p>
        </w:tc>
        <w:tc>
          <w:tcPr>
            <w:tcW w:w="2127" w:type="dxa"/>
          </w:tcPr>
          <w:p w14:paraId="767439EE" w14:textId="6806A307" w:rsidR="00053A42" w:rsidRDefault="00AD21FC" w:rsidP="00354421">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Berdasarkan hasil pengujian yang telah dilakukan, menunjukan bahwa perangkat lunak </w:t>
            </w:r>
            <w:r>
              <w:rPr>
                <w:rFonts w:ascii="Times New Roman" w:eastAsia="Times New Roman" w:hAnsi="Times New Roman" w:cs="Times New Roman"/>
                <w:color w:val="000000"/>
                <w:sz w:val="24"/>
                <w:szCs w:val="24"/>
              </w:rPr>
              <w:lastRenderedPageBreak/>
              <w:t>Odoo yang diimplementasikan daoat berjalan dengan baik sesuai dengan proses bisnis yang ada di Apotek Sentral Herbal Jaya. Secara fungsional perangkat lunak yang diimplementasikan sudah dapat menghasilkan output atau keluaran yang dibutuhkan apotek.</w:t>
            </w:r>
          </w:p>
        </w:tc>
      </w:tr>
    </w:tbl>
    <w:p w14:paraId="0AA9500F" w14:textId="77777777" w:rsidR="000D7D0E" w:rsidRDefault="000D7D0E" w:rsidP="003B3F48">
      <w:pPr>
        <w:widowControl w:val="0"/>
        <w:autoSpaceDE w:val="0"/>
        <w:autoSpaceDN w:val="0"/>
        <w:adjustRightInd w:val="0"/>
        <w:spacing w:after="0" w:line="360" w:lineRule="auto"/>
        <w:ind w:right="4"/>
        <w:jc w:val="both"/>
        <w:rPr>
          <w:rFonts w:ascii="Times New Roman" w:hAnsi="Times New Roman" w:cs="Times New Roman"/>
          <w:sz w:val="24"/>
          <w:szCs w:val="24"/>
        </w:rPr>
      </w:pPr>
    </w:p>
    <w:p w14:paraId="51A40DAB" w14:textId="0FEBC3E5" w:rsidR="003B3F48" w:rsidRDefault="003B3F48" w:rsidP="003B3F48">
      <w:pPr>
        <w:widowControl w:val="0"/>
        <w:autoSpaceDE w:val="0"/>
        <w:autoSpaceDN w:val="0"/>
        <w:adjustRightInd w:val="0"/>
        <w:spacing w:after="0" w:line="360" w:lineRule="auto"/>
        <w:ind w:right="4"/>
        <w:jc w:val="both"/>
        <w:rPr>
          <w:rFonts w:ascii="Times New Roman" w:hAnsi="Times New Roman" w:cs="Times New Roman"/>
          <w:sz w:val="24"/>
          <w:szCs w:val="24"/>
        </w:rPr>
        <w:sectPr w:rsidR="003B3F48" w:rsidSect="00C25405">
          <w:pgSz w:w="12242" w:h="15842" w:code="1"/>
          <w:pgMar w:top="1134" w:right="1440" w:bottom="1134" w:left="1440" w:header="720" w:footer="720" w:gutter="0"/>
          <w:cols w:space="720"/>
          <w:docGrid w:linePitch="360"/>
        </w:sectPr>
      </w:pPr>
    </w:p>
    <w:p w14:paraId="2798319E" w14:textId="48C9D6D8" w:rsidR="00917099" w:rsidRDefault="00C14DB4" w:rsidP="00584785">
      <w:pPr>
        <w:widowControl w:val="0"/>
        <w:autoSpaceDE w:val="0"/>
        <w:autoSpaceDN w:val="0"/>
        <w:adjustRightInd w:val="0"/>
        <w:spacing w:after="0" w:line="360" w:lineRule="auto"/>
        <w:ind w:left="360" w:right="4"/>
        <w:jc w:val="center"/>
        <w:rPr>
          <w:rFonts w:ascii="Times New Roman" w:hAnsi="Times New Roman" w:cs="Times New Roman"/>
          <w:b/>
          <w:bCs/>
          <w:sz w:val="24"/>
          <w:szCs w:val="24"/>
        </w:rPr>
      </w:pPr>
      <w:r w:rsidRPr="00C14DB4">
        <w:rPr>
          <w:rFonts w:ascii="Times New Roman" w:hAnsi="Times New Roman" w:cs="Times New Roman"/>
          <w:b/>
          <w:bCs/>
          <w:sz w:val="24"/>
          <w:szCs w:val="24"/>
        </w:rPr>
        <w:lastRenderedPageBreak/>
        <w:t>DAFTAR PUSTAKA</w:t>
      </w:r>
    </w:p>
    <w:p w14:paraId="02440A3E" w14:textId="0749A3F9" w:rsidR="00C14DB4" w:rsidRDefault="00C14DB4" w:rsidP="00584785">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p>
    <w:p w14:paraId="0298276A" w14:textId="776C7E19" w:rsidR="0010224F" w:rsidRPr="0010224F" w:rsidRDefault="007A6D2B"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10224F" w:rsidRPr="0010224F">
        <w:rPr>
          <w:rFonts w:ascii="Times New Roman" w:hAnsi="Times New Roman" w:cs="Times New Roman"/>
          <w:noProof/>
          <w:sz w:val="24"/>
          <w:szCs w:val="24"/>
        </w:rPr>
        <w:t>[1]</w:t>
      </w:r>
      <w:r w:rsidR="0010224F" w:rsidRPr="0010224F">
        <w:rPr>
          <w:rFonts w:ascii="Times New Roman" w:hAnsi="Times New Roman" w:cs="Times New Roman"/>
          <w:noProof/>
          <w:sz w:val="24"/>
          <w:szCs w:val="24"/>
        </w:rPr>
        <w:tab/>
        <w:t xml:space="preserve">V. L. Kurniawan, C. Tonyjanto, and A. I. Datya, “Perancangan Sistem Informasi Dengan Metode Enterprise Resource Planning ( Erp ) Untuk Manajemen Dan Inventori Pada Apotek Kharisma Farma Denpasar,” </w:t>
      </w:r>
      <w:r w:rsidR="0010224F" w:rsidRPr="0010224F">
        <w:rPr>
          <w:rFonts w:ascii="Times New Roman" w:hAnsi="Times New Roman" w:cs="Times New Roman"/>
          <w:i/>
          <w:iCs/>
          <w:noProof/>
          <w:sz w:val="24"/>
          <w:szCs w:val="24"/>
        </w:rPr>
        <w:t>J. Teknol. Inf. dan Komput.</w:t>
      </w:r>
      <w:r w:rsidR="0010224F" w:rsidRPr="0010224F">
        <w:rPr>
          <w:rFonts w:ascii="Times New Roman" w:hAnsi="Times New Roman" w:cs="Times New Roman"/>
          <w:noProof/>
          <w:sz w:val="24"/>
          <w:szCs w:val="24"/>
        </w:rPr>
        <w:t>, vol. 3, no. 1, pp. 295–303, 2017.</w:t>
      </w:r>
    </w:p>
    <w:p w14:paraId="222CAD34"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2]</w:t>
      </w:r>
      <w:r w:rsidRPr="0010224F">
        <w:rPr>
          <w:rFonts w:ascii="Times New Roman" w:hAnsi="Times New Roman" w:cs="Times New Roman"/>
          <w:noProof/>
          <w:sz w:val="24"/>
          <w:szCs w:val="24"/>
        </w:rPr>
        <w:tab/>
        <w:t xml:space="preserve">S. Utami, H. Susilo, and R. Riyadi, “ANALISIS PENERAPAN ENTERPRISE RESOURCE PLANNING (ERP) (Studi pada PT Domusindo Perdana),” </w:t>
      </w:r>
      <w:r w:rsidRPr="0010224F">
        <w:rPr>
          <w:rFonts w:ascii="Times New Roman" w:hAnsi="Times New Roman" w:cs="Times New Roman"/>
          <w:i/>
          <w:iCs/>
          <w:noProof/>
          <w:sz w:val="24"/>
          <w:szCs w:val="24"/>
        </w:rPr>
        <w:t>J. Adm. Bisnis S1 Univ. Brawijaya</w:t>
      </w:r>
      <w:r w:rsidRPr="0010224F">
        <w:rPr>
          <w:rFonts w:ascii="Times New Roman" w:hAnsi="Times New Roman" w:cs="Times New Roman"/>
          <w:noProof/>
          <w:sz w:val="24"/>
          <w:szCs w:val="24"/>
        </w:rPr>
        <w:t>, vol. 33, no. 1, pp. 165–170, 2016.</w:t>
      </w:r>
    </w:p>
    <w:p w14:paraId="26FD775D"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3]</w:t>
      </w:r>
      <w:r w:rsidRPr="0010224F">
        <w:rPr>
          <w:rFonts w:ascii="Times New Roman" w:hAnsi="Times New Roman" w:cs="Times New Roman"/>
          <w:noProof/>
          <w:sz w:val="24"/>
          <w:szCs w:val="24"/>
        </w:rPr>
        <w:tab/>
        <w:t xml:space="preserve">Y. Verdi, “Pentingnya Sistem Enterprise Resource Planning (Erp) Dalam Rangka Untuk Membangun Sumber Daya Pada Suatu Perusahaan,” </w:t>
      </w:r>
      <w:r w:rsidRPr="0010224F">
        <w:rPr>
          <w:rFonts w:ascii="Times New Roman" w:hAnsi="Times New Roman" w:cs="Times New Roman"/>
          <w:i/>
          <w:iCs/>
          <w:noProof/>
          <w:sz w:val="24"/>
          <w:szCs w:val="24"/>
        </w:rPr>
        <w:t>Manaj. Inform.</w:t>
      </w:r>
      <w:r w:rsidRPr="0010224F">
        <w:rPr>
          <w:rFonts w:ascii="Times New Roman" w:hAnsi="Times New Roman" w:cs="Times New Roman"/>
          <w:noProof/>
          <w:sz w:val="24"/>
          <w:szCs w:val="24"/>
        </w:rPr>
        <w:t>, no. 4, pp. 1–18, 2013.</w:t>
      </w:r>
    </w:p>
    <w:p w14:paraId="64D90299"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10224F">
        <w:rPr>
          <w:rFonts w:ascii="Times New Roman" w:hAnsi="Times New Roman" w:cs="Times New Roman"/>
          <w:noProof/>
          <w:sz w:val="24"/>
          <w:szCs w:val="24"/>
        </w:rPr>
        <w:t>[4]</w:t>
      </w:r>
      <w:r w:rsidRPr="0010224F">
        <w:rPr>
          <w:rFonts w:ascii="Times New Roman" w:hAnsi="Times New Roman" w:cs="Times New Roman"/>
          <w:noProof/>
          <w:sz w:val="24"/>
          <w:szCs w:val="24"/>
        </w:rPr>
        <w:tab/>
        <w:t>“PENGEMBANGAN e-Health BERBASIS ANDROID SEBAGAI SISTEM LAYANAN KESEHATAN YANG EFEKTIF, EFISIEN, MANUSIAWI, ADIL TANPA DISKRIMINASI Ign.,” 1907.</w:t>
      </w:r>
    </w:p>
    <w:p w14:paraId="7445A349" w14:textId="77777777" w:rsidR="0010224F" w:rsidRPr="0010224F" w:rsidRDefault="0010224F" w:rsidP="00584785">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10224F">
        <w:rPr>
          <w:rFonts w:ascii="Times New Roman" w:hAnsi="Times New Roman" w:cs="Times New Roman"/>
          <w:noProof/>
          <w:sz w:val="24"/>
          <w:szCs w:val="24"/>
        </w:rPr>
        <w:t>[5]</w:t>
      </w:r>
      <w:r w:rsidRPr="0010224F">
        <w:rPr>
          <w:rFonts w:ascii="Times New Roman" w:hAnsi="Times New Roman" w:cs="Times New Roman"/>
          <w:noProof/>
          <w:sz w:val="24"/>
          <w:szCs w:val="24"/>
        </w:rPr>
        <w:tab/>
        <w:t>A. R. Trilaksana, “Sistem Informasi ERP pada PT Bentoel Prima Abstrak,” no. Sistem Informasi ERP pada, 2019.</w:t>
      </w:r>
    </w:p>
    <w:p w14:paraId="2F244AD2" w14:textId="63E3FED3" w:rsidR="00C14DB4" w:rsidRPr="00C14DB4" w:rsidRDefault="007A6D2B" w:rsidP="00584785">
      <w:pPr>
        <w:widowControl w:val="0"/>
        <w:autoSpaceDE w:val="0"/>
        <w:autoSpaceDN w:val="0"/>
        <w:adjustRightInd w:val="0"/>
        <w:spacing w:after="0" w:line="360" w:lineRule="auto"/>
        <w:ind w:left="360" w:right="4"/>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14DB4" w:rsidRPr="00C14DB4" w:rsidSect="00C25405">
      <w:pgSz w:w="12242" w:h="15842" w:code="1"/>
      <w:pgMar w:top="1134"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6023E6" w14:textId="77777777" w:rsidR="00A738A8" w:rsidRDefault="00A738A8">
      <w:pPr>
        <w:spacing w:after="0" w:line="240" w:lineRule="auto"/>
      </w:pPr>
      <w:r>
        <w:separator/>
      </w:r>
    </w:p>
  </w:endnote>
  <w:endnote w:type="continuationSeparator" w:id="0">
    <w:p w14:paraId="327BC4C6" w14:textId="77777777" w:rsidR="00A738A8" w:rsidRDefault="00A73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89EF72" w14:textId="77777777" w:rsidR="00A738A8" w:rsidRDefault="00A738A8">
      <w:pPr>
        <w:spacing w:after="0" w:line="240" w:lineRule="auto"/>
      </w:pPr>
      <w:r>
        <w:separator/>
      </w:r>
    </w:p>
  </w:footnote>
  <w:footnote w:type="continuationSeparator" w:id="0">
    <w:p w14:paraId="49B1BA7C" w14:textId="77777777" w:rsidR="00A738A8" w:rsidRDefault="00A738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02E2A"/>
    <w:multiLevelType w:val="multilevel"/>
    <w:tmpl w:val="57108E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495CD9"/>
    <w:multiLevelType w:val="hybridMultilevel"/>
    <w:tmpl w:val="93ACC276"/>
    <w:lvl w:ilvl="0" w:tplc="559A79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475"/>
    <w:rsid w:val="00043B60"/>
    <w:rsid w:val="00053A42"/>
    <w:rsid w:val="00055C91"/>
    <w:rsid w:val="00072120"/>
    <w:rsid w:val="00073D61"/>
    <w:rsid w:val="00097041"/>
    <w:rsid w:val="000D7D0E"/>
    <w:rsid w:val="000F0AE8"/>
    <w:rsid w:val="0010224F"/>
    <w:rsid w:val="00296AD1"/>
    <w:rsid w:val="003110B5"/>
    <w:rsid w:val="00354421"/>
    <w:rsid w:val="003B3F48"/>
    <w:rsid w:val="003E03D6"/>
    <w:rsid w:val="003E0EDF"/>
    <w:rsid w:val="00407403"/>
    <w:rsid w:val="00415B09"/>
    <w:rsid w:val="00465BD9"/>
    <w:rsid w:val="00465EEC"/>
    <w:rsid w:val="004A3641"/>
    <w:rsid w:val="0057249D"/>
    <w:rsid w:val="00584785"/>
    <w:rsid w:val="005A4561"/>
    <w:rsid w:val="00603A15"/>
    <w:rsid w:val="00625249"/>
    <w:rsid w:val="006C1279"/>
    <w:rsid w:val="006D21EC"/>
    <w:rsid w:val="006D64D8"/>
    <w:rsid w:val="006E5184"/>
    <w:rsid w:val="00796113"/>
    <w:rsid w:val="007A6D2B"/>
    <w:rsid w:val="007F6D37"/>
    <w:rsid w:val="008845EC"/>
    <w:rsid w:val="00884EA3"/>
    <w:rsid w:val="008F1412"/>
    <w:rsid w:val="00917099"/>
    <w:rsid w:val="009A34C9"/>
    <w:rsid w:val="00A566C7"/>
    <w:rsid w:val="00A738A8"/>
    <w:rsid w:val="00AB3E6D"/>
    <w:rsid w:val="00AD21FC"/>
    <w:rsid w:val="00AE3EBC"/>
    <w:rsid w:val="00B45E0B"/>
    <w:rsid w:val="00B50B7C"/>
    <w:rsid w:val="00BD4A88"/>
    <w:rsid w:val="00BF31F9"/>
    <w:rsid w:val="00C14DB4"/>
    <w:rsid w:val="00C25405"/>
    <w:rsid w:val="00CC4475"/>
    <w:rsid w:val="00CF19F5"/>
    <w:rsid w:val="00D25C2B"/>
    <w:rsid w:val="00D51BE8"/>
    <w:rsid w:val="00D61A54"/>
    <w:rsid w:val="00D91F96"/>
    <w:rsid w:val="00DD19C8"/>
    <w:rsid w:val="00DF691E"/>
    <w:rsid w:val="00E92E38"/>
    <w:rsid w:val="00F90E38"/>
    <w:rsid w:val="00FC47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358145"/>
  <w15:chartTrackingRefBased/>
  <w15:docId w15:val="{191EDEF6-C06F-4B50-AA02-DE173EF91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10B5"/>
    <w:pPr>
      <w:ind w:left="720"/>
      <w:contextualSpacing/>
    </w:pPr>
  </w:style>
  <w:style w:type="paragraph" w:styleId="NormalWeb">
    <w:name w:val="Normal (Web)"/>
    <w:basedOn w:val="Normal"/>
    <w:uiPriority w:val="99"/>
    <w:semiHidden/>
    <w:unhideWhenUsed/>
    <w:rsid w:val="00603A1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03A15"/>
  </w:style>
  <w:style w:type="table" w:styleId="TableGrid">
    <w:name w:val="Table Grid"/>
    <w:basedOn w:val="TableNormal"/>
    <w:uiPriority w:val="39"/>
    <w:rsid w:val="003544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1053093">
      <w:bodyDiv w:val="1"/>
      <w:marLeft w:val="0"/>
      <w:marRight w:val="0"/>
      <w:marTop w:val="0"/>
      <w:marBottom w:val="0"/>
      <w:divBdr>
        <w:top w:val="none" w:sz="0" w:space="0" w:color="auto"/>
        <w:left w:val="none" w:sz="0" w:space="0" w:color="auto"/>
        <w:bottom w:val="none" w:sz="0" w:space="0" w:color="auto"/>
        <w:right w:val="none" w:sz="0" w:space="0" w:color="auto"/>
      </w:divBdr>
    </w:div>
    <w:div w:id="197429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8CB8B8-E819-499F-BB12-7D6EE3489C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19</Pages>
  <Words>5462</Words>
  <Characters>31135</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dc:creator>
  <cp:keywords/>
  <dc:description/>
  <cp:lastModifiedBy>Abdul</cp:lastModifiedBy>
  <cp:revision>12</cp:revision>
  <dcterms:created xsi:type="dcterms:W3CDTF">2021-03-01T00:43:00Z</dcterms:created>
  <dcterms:modified xsi:type="dcterms:W3CDTF">2021-03-03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67020f-0fc9-3a93-9b37-4e861836eb8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